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EB711C" w14:textId="77777777" w:rsidR="00BC3D99" w:rsidRDefault="00BC3D99" w:rsidP="00BC3D99">
      <w:pPr>
        <w:bidi/>
        <w:jc w:val="both"/>
        <w:rPr>
          <w:rStyle w:val="fontstyle01"/>
          <w:rFonts w:eastAsiaTheme="minorEastAsia" w:cs="B Lotus"/>
          <w:rtl/>
        </w:rPr>
      </w:pPr>
    </w:p>
    <w:p w14:paraId="4966204B" w14:textId="77777777" w:rsidR="007815F4" w:rsidRPr="003B3338" w:rsidRDefault="007815F4" w:rsidP="007815F4">
      <w:pPr>
        <w:bidi/>
        <w:jc w:val="both"/>
        <w:rPr>
          <w:rStyle w:val="fontstyle01"/>
          <w:rFonts w:eastAsiaTheme="minorEastAsia" w:cs="B Lotus"/>
          <w:rtl/>
        </w:rPr>
      </w:pPr>
    </w:p>
    <w:p w14:paraId="25503BBB" w14:textId="77777777" w:rsidR="008B35AC" w:rsidRPr="00460924" w:rsidRDefault="008B35AC" w:rsidP="008B35AC">
      <w:pPr>
        <w:pStyle w:val="a2"/>
        <w:bidi/>
        <w:rPr>
          <w:rFonts w:cs="B Lotus"/>
          <w:rtl/>
        </w:rPr>
      </w:pPr>
      <w:bookmarkStart w:id="0" w:name="_Toc122797156"/>
      <w:r w:rsidRPr="00460924">
        <w:rPr>
          <w:rStyle w:val="fontstyle01"/>
          <w:rFonts w:cs="B Lotus" w:hint="cs"/>
          <w:szCs w:val="24"/>
          <w:rtl/>
        </w:rPr>
        <w:t>جدول5-</w:t>
      </w:r>
      <w:r>
        <w:rPr>
          <w:rStyle w:val="fontstyle01"/>
          <w:rFonts w:cs="B Lotus"/>
          <w:szCs w:val="24"/>
        </w:rPr>
        <w:t>2</w:t>
      </w:r>
      <w:r w:rsidRPr="00460924">
        <w:rPr>
          <w:rStyle w:val="fontstyle01"/>
          <w:rFonts w:cs="B Lotus" w:hint="cs"/>
          <w:szCs w:val="24"/>
          <w:rtl/>
        </w:rPr>
        <w:t xml:space="preserve">. بررسی نقش پارامترهای  مختلف </w:t>
      </w:r>
      <m:oMath>
        <m:sSub>
          <m:sSubPr>
            <m:ctrlPr>
              <w:rPr>
                <w:rStyle w:val="fontstyle01"/>
                <w:rFonts w:ascii="Cambria Math" w:hAnsi="Cambria Math" w:cs="B Lotus"/>
                <w:color w:val="auto"/>
                <w:sz w:val="24"/>
              </w:rPr>
            </m:ctrlPr>
          </m:sSubPr>
          <m:e>
            <m:r>
              <w:rPr>
                <w:rStyle w:val="fontstyle01"/>
                <w:rFonts w:ascii="Cambria Math" w:hAnsi="Cambria Math" w:cs="B Lotus"/>
              </w:rPr>
              <m:t>α</m:t>
            </m:r>
          </m:e>
          <m:sub>
            <m:r>
              <m:rPr>
                <m:sty m:val="p"/>
              </m:rPr>
              <w:rPr>
                <w:rStyle w:val="fontstyle01"/>
                <w:rFonts w:ascii="Cambria Math" w:hAnsi="Cambria Math" w:cs="B Lotus"/>
              </w:rPr>
              <m:t>2</m:t>
            </m:r>
          </m:sub>
        </m:sSub>
      </m:oMath>
      <w:r w:rsidRPr="00460924">
        <w:rPr>
          <w:rStyle w:val="fontstyle01"/>
          <w:rFonts w:cs="B Lotus"/>
        </w:rPr>
        <w:t xml:space="preserve"> </w:t>
      </w:r>
      <w:r w:rsidRPr="00460924">
        <w:rPr>
          <w:rStyle w:val="fontstyle01"/>
          <w:rFonts w:cs="B Lotus" w:hint="cs"/>
          <w:szCs w:val="24"/>
          <w:rtl/>
        </w:rPr>
        <w:t xml:space="preserve"> و </w:t>
      </w:r>
      <m:oMath>
        <m:sSub>
          <m:sSubPr>
            <m:ctrlPr>
              <w:rPr>
                <w:rStyle w:val="fontstyle01"/>
                <w:rFonts w:ascii="Cambria Math" w:hAnsi="Cambria Math" w:cs="B Lotus"/>
                <w:color w:val="auto"/>
                <w:sz w:val="24"/>
              </w:rPr>
            </m:ctrlPr>
          </m:sSubPr>
          <m:e>
            <m:r>
              <w:rPr>
                <w:rStyle w:val="fontstyle01"/>
                <w:rFonts w:ascii="Cambria Math" w:hAnsi="Cambria Math" w:cs="B Lotus"/>
              </w:rPr>
              <m:t>α</m:t>
            </m:r>
          </m:e>
          <m:sub>
            <m:r>
              <m:rPr>
                <m:sty m:val="p"/>
              </m:rPr>
              <w:rPr>
                <w:rStyle w:val="fontstyle01"/>
                <w:rFonts w:ascii="Cambria Math" w:hAnsi="Cambria Math" w:cs="B Lotus"/>
              </w:rPr>
              <m:t>1</m:t>
            </m:r>
          </m:sub>
        </m:sSub>
      </m:oMath>
      <w:r w:rsidRPr="00460924">
        <w:rPr>
          <w:rStyle w:val="fontstyle01"/>
          <w:rFonts w:cs="B Lotus" w:hint="cs"/>
          <w:szCs w:val="24"/>
          <w:rtl/>
        </w:rPr>
        <w:t xml:space="preserve"> در میزان </w:t>
      </w:r>
      <w:r w:rsidRPr="0029576A">
        <w:rPr>
          <w:rStyle w:val="fontstyle01"/>
          <w:rFonts w:asciiTheme="majorBidi" w:hAnsiTheme="majorBidi" w:cstheme="majorBidi"/>
        </w:rPr>
        <w:t>SNR</w:t>
      </w:r>
      <w:r w:rsidRPr="00460924">
        <w:rPr>
          <w:rStyle w:val="fontstyle01"/>
          <w:rFonts w:cs="B Lotus" w:hint="cs"/>
          <w:szCs w:val="24"/>
          <w:rtl/>
        </w:rPr>
        <w:t xml:space="preserve">روش </w:t>
      </w:r>
      <w:r w:rsidRPr="0029576A">
        <w:rPr>
          <w:rStyle w:val="fontstyle01"/>
          <w:rFonts w:asciiTheme="majorBidi" w:hAnsiTheme="majorBidi" w:cstheme="majorBidi"/>
        </w:rPr>
        <w:t>QBEH</w:t>
      </w:r>
      <w:bookmarkEnd w:id="0"/>
    </w:p>
    <w:tbl>
      <w:tblPr>
        <w:tblStyle w:val="TableGrid"/>
        <w:tblpPr w:leftFromText="180" w:rightFromText="180" w:vertAnchor="text" w:horzAnchor="margin" w:tblpY="258"/>
        <w:bidiVisual/>
        <w:tblW w:w="909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3267"/>
        <w:gridCol w:w="3278"/>
      </w:tblGrid>
      <w:tr w:rsidR="008B35AC" w:rsidRPr="00D42661" w14:paraId="20459698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121031A1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SNR</w:t>
            </w:r>
          </w:p>
        </w:tc>
        <w:tc>
          <w:tcPr>
            <w:tcW w:w="3267" w:type="dxa"/>
            <w:vAlign w:val="center"/>
          </w:tcPr>
          <w:p w14:paraId="124CA5EA" w14:textId="77777777" w:rsidR="008B35AC" w:rsidRPr="000D0D54" w:rsidRDefault="008B35AC" w:rsidP="006E5625">
            <w:pPr>
              <w:bidi w:val="0"/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  <w:rtl/>
              </w:rPr>
              <w:t>α</w:t>
            </w:r>
            <w:r w:rsidRPr="000D0D54">
              <w:rPr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3278" w:type="dxa"/>
            <w:vAlign w:val="center"/>
          </w:tcPr>
          <w:p w14:paraId="2185ACDE" w14:textId="77777777" w:rsidR="008B35AC" w:rsidRPr="000D0D54" w:rsidRDefault="008B35AC" w:rsidP="006E5625">
            <w:pPr>
              <w:bidi w:val="0"/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  <w:rtl/>
              </w:rPr>
              <w:t>α</w:t>
            </w:r>
            <w:r w:rsidRPr="000D0D54">
              <w:rPr>
                <w:sz w:val="22"/>
                <w:szCs w:val="22"/>
                <w:vertAlign w:val="subscript"/>
              </w:rPr>
              <w:t>1</w:t>
            </w:r>
          </w:p>
        </w:tc>
      </w:tr>
      <w:tr w:rsidR="008B35AC" w:rsidRPr="00D42661" w14:paraId="67C3FA8F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28AF05CF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37.63</w:t>
            </w:r>
          </w:p>
        </w:tc>
        <w:tc>
          <w:tcPr>
            <w:tcW w:w="3267" w:type="dxa"/>
            <w:vAlign w:val="center"/>
          </w:tcPr>
          <w:p w14:paraId="5D7E9FB4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4</w:t>
            </w:r>
          </w:p>
        </w:tc>
        <w:tc>
          <w:tcPr>
            <w:tcW w:w="3278" w:type="dxa"/>
            <w:vAlign w:val="center"/>
          </w:tcPr>
          <w:p w14:paraId="5DC19D7F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2</w:t>
            </w:r>
          </w:p>
        </w:tc>
      </w:tr>
      <w:tr w:rsidR="008B35AC" w:rsidRPr="00D42661" w14:paraId="59C0B78D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64702F97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38.94</w:t>
            </w:r>
          </w:p>
        </w:tc>
        <w:tc>
          <w:tcPr>
            <w:tcW w:w="3267" w:type="dxa"/>
            <w:vAlign w:val="center"/>
          </w:tcPr>
          <w:p w14:paraId="3EDEA66C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3</w:t>
            </w:r>
          </w:p>
        </w:tc>
        <w:tc>
          <w:tcPr>
            <w:tcW w:w="3278" w:type="dxa"/>
            <w:vAlign w:val="center"/>
          </w:tcPr>
          <w:p w14:paraId="7EA34CA8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1</w:t>
            </w:r>
          </w:p>
        </w:tc>
      </w:tr>
      <w:tr w:rsidR="008B35AC" w:rsidRPr="00D42661" w14:paraId="443581CD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514E7310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38.95</w:t>
            </w:r>
          </w:p>
        </w:tc>
        <w:tc>
          <w:tcPr>
            <w:tcW w:w="3267" w:type="dxa"/>
            <w:vAlign w:val="center"/>
          </w:tcPr>
          <w:p w14:paraId="49A11AA8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1</w:t>
            </w:r>
          </w:p>
        </w:tc>
        <w:tc>
          <w:tcPr>
            <w:tcW w:w="3278" w:type="dxa"/>
            <w:vAlign w:val="center"/>
          </w:tcPr>
          <w:p w14:paraId="448883CF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3</w:t>
            </w:r>
          </w:p>
        </w:tc>
      </w:tr>
      <w:tr w:rsidR="008B35AC" w:rsidRPr="00D42661" w14:paraId="195BC7CC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53C17B00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43.56</w:t>
            </w:r>
          </w:p>
        </w:tc>
        <w:tc>
          <w:tcPr>
            <w:tcW w:w="3267" w:type="dxa"/>
            <w:vAlign w:val="center"/>
          </w:tcPr>
          <w:p w14:paraId="40988D8F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2</w:t>
            </w:r>
          </w:p>
        </w:tc>
        <w:tc>
          <w:tcPr>
            <w:tcW w:w="3278" w:type="dxa"/>
            <w:vAlign w:val="center"/>
          </w:tcPr>
          <w:p w14:paraId="377B89A1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1</w:t>
            </w:r>
          </w:p>
        </w:tc>
      </w:tr>
      <w:tr w:rsidR="008B35AC" w:rsidRPr="00D42661" w14:paraId="1FBB1EB7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710C9C92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44.44</w:t>
            </w:r>
          </w:p>
        </w:tc>
        <w:tc>
          <w:tcPr>
            <w:tcW w:w="3267" w:type="dxa"/>
            <w:vAlign w:val="center"/>
          </w:tcPr>
          <w:p w14:paraId="0BDF877A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2</w:t>
            </w:r>
          </w:p>
        </w:tc>
        <w:tc>
          <w:tcPr>
            <w:tcW w:w="3278" w:type="dxa"/>
            <w:vAlign w:val="center"/>
          </w:tcPr>
          <w:p w14:paraId="195CFF4E" w14:textId="77777777" w:rsidR="008B35AC" w:rsidRPr="000D0D54" w:rsidRDefault="008B35AC" w:rsidP="006E5625">
            <w:pPr>
              <w:jc w:val="center"/>
              <w:rPr>
                <w:sz w:val="22"/>
                <w:szCs w:val="22"/>
                <w:rtl/>
              </w:rPr>
            </w:pPr>
            <w:r w:rsidRPr="000D0D54">
              <w:rPr>
                <w:sz w:val="22"/>
                <w:szCs w:val="22"/>
              </w:rPr>
              <w:t>0.02</w:t>
            </w:r>
          </w:p>
        </w:tc>
      </w:tr>
      <w:tr w:rsidR="008B35AC" w:rsidRPr="00D42661" w14:paraId="4C2EED38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689621FA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50.46</w:t>
            </w:r>
          </w:p>
        </w:tc>
        <w:tc>
          <w:tcPr>
            <w:tcW w:w="3267" w:type="dxa"/>
            <w:vAlign w:val="center"/>
          </w:tcPr>
          <w:p w14:paraId="62A2694E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1</w:t>
            </w:r>
          </w:p>
        </w:tc>
        <w:tc>
          <w:tcPr>
            <w:tcW w:w="3278" w:type="dxa"/>
            <w:vAlign w:val="center"/>
          </w:tcPr>
          <w:p w14:paraId="0BAECE59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1</w:t>
            </w:r>
          </w:p>
        </w:tc>
      </w:tr>
      <w:tr w:rsidR="008B35AC" w:rsidRPr="00D42661" w14:paraId="1A7BE6BF" w14:textId="77777777" w:rsidTr="00E22D8D">
        <w:trPr>
          <w:trHeight w:val="66"/>
        </w:trPr>
        <w:tc>
          <w:tcPr>
            <w:tcW w:w="2552" w:type="dxa"/>
            <w:vAlign w:val="center"/>
          </w:tcPr>
          <w:p w14:paraId="3F4F62B9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63.65</w:t>
            </w:r>
          </w:p>
        </w:tc>
        <w:tc>
          <w:tcPr>
            <w:tcW w:w="3267" w:type="dxa"/>
            <w:vAlign w:val="center"/>
          </w:tcPr>
          <w:p w14:paraId="638B23D4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02</w:t>
            </w:r>
          </w:p>
        </w:tc>
        <w:tc>
          <w:tcPr>
            <w:tcW w:w="3278" w:type="dxa"/>
            <w:vAlign w:val="center"/>
          </w:tcPr>
          <w:p w14:paraId="6BEA66F0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01</w:t>
            </w:r>
          </w:p>
        </w:tc>
      </w:tr>
      <w:tr w:rsidR="008B35AC" w:rsidRPr="00D42661" w14:paraId="53E07BE6" w14:textId="77777777" w:rsidTr="00643373">
        <w:trPr>
          <w:trHeight w:val="80"/>
        </w:trPr>
        <w:tc>
          <w:tcPr>
            <w:tcW w:w="2552" w:type="dxa"/>
            <w:vAlign w:val="center"/>
          </w:tcPr>
          <w:p w14:paraId="1E4FF40C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70.46</w:t>
            </w:r>
          </w:p>
        </w:tc>
        <w:tc>
          <w:tcPr>
            <w:tcW w:w="3267" w:type="dxa"/>
            <w:vAlign w:val="center"/>
          </w:tcPr>
          <w:p w14:paraId="7C522ED9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01</w:t>
            </w:r>
          </w:p>
        </w:tc>
        <w:tc>
          <w:tcPr>
            <w:tcW w:w="3278" w:type="dxa"/>
            <w:vAlign w:val="center"/>
          </w:tcPr>
          <w:p w14:paraId="77DC2766" w14:textId="77777777" w:rsidR="008B35AC" w:rsidRPr="000D0D54" w:rsidRDefault="008B35AC" w:rsidP="006E5625">
            <w:pPr>
              <w:jc w:val="center"/>
              <w:rPr>
                <w:sz w:val="22"/>
                <w:szCs w:val="22"/>
              </w:rPr>
            </w:pPr>
            <w:r w:rsidRPr="000D0D54">
              <w:rPr>
                <w:sz w:val="22"/>
                <w:szCs w:val="22"/>
              </w:rPr>
              <w:t>0.001</w:t>
            </w:r>
          </w:p>
        </w:tc>
      </w:tr>
    </w:tbl>
    <w:p w14:paraId="65FE0C88" w14:textId="77777777" w:rsidR="008B35AC" w:rsidRDefault="008B35AC" w:rsidP="008B35AC">
      <w:pPr>
        <w:bidi/>
        <w:jc w:val="both"/>
        <w:rPr>
          <w:rStyle w:val="fontstyle01"/>
          <w:rFonts w:eastAsiaTheme="minorEastAsia" w:cs="B Lotus"/>
          <w:sz w:val="28"/>
          <w:szCs w:val="28"/>
          <w:lang w:bidi="fa-IR"/>
        </w:rPr>
      </w:pPr>
    </w:p>
    <w:p w14:paraId="5E339F69" w14:textId="77777777" w:rsidR="008B35AC" w:rsidRPr="00C603F6" w:rsidRDefault="008B35AC" w:rsidP="008B35AC">
      <w:pPr>
        <w:pStyle w:val="a2"/>
        <w:bidi/>
        <w:rPr>
          <w:rStyle w:val="fontstyle01"/>
          <w:rFonts w:cs="B Lotus"/>
        </w:rPr>
      </w:pPr>
      <w:bookmarkStart w:id="1" w:name="_Toc122797157"/>
      <w:r w:rsidRPr="00F15B2A">
        <w:rPr>
          <w:rStyle w:val="fontstyle01"/>
          <w:rFonts w:cs="B Lotus" w:hint="cs"/>
          <w:szCs w:val="24"/>
          <w:rtl/>
        </w:rPr>
        <w:t>جدول5-</w:t>
      </w:r>
      <w:r>
        <w:rPr>
          <w:rStyle w:val="fontstyle01"/>
          <w:rFonts w:cs="B Lotus"/>
          <w:szCs w:val="24"/>
        </w:rPr>
        <w:t>3</w:t>
      </w:r>
      <w:r w:rsidRPr="00F15B2A">
        <w:rPr>
          <w:rStyle w:val="fontstyle01"/>
          <w:rFonts w:cs="B Lotus" w:hint="cs"/>
          <w:szCs w:val="24"/>
          <w:rtl/>
        </w:rPr>
        <w:t xml:space="preserve">. بررسی نقش پارامترهای   </w:t>
      </w:r>
      <m:oMath>
        <m:sSub>
          <m:sSubPr>
            <m:ctrlPr>
              <w:rPr>
                <w:rStyle w:val="fontstyle01"/>
                <w:rFonts w:ascii="Cambria Math" w:hAnsi="Cambria Math" w:cs="B Lotus"/>
                <w:color w:val="auto"/>
                <w:sz w:val="24"/>
              </w:rPr>
            </m:ctrlPr>
          </m:sSubPr>
          <m:e>
            <m:r>
              <m:rPr>
                <m:sty m:val="bi"/>
              </m:rPr>
              <w:rPr>
                <w:rStyle w:val="fontstyle01"/>
                <w:rFonts w:ascii="Cambria Math" w:hAnsi="Cambria Math" w:cs="B Lotus"/>
              </w:rPr>
              <m:t>α</m:t>
            </m:r>
          </m:e>
          <m:sub>
            <m:r>
              <m:rPr>
                <m:sty m:val="b"/>
              </m:rPr>
              <w:rPr>
                <w:rStyle w:val="fontstyle01"/>
                <w:rFonts w:ascii="Cambria Math" w:hAnsi="Cambria Math" w:cs="B Lotus"/>
              </w:rPr>
              <m:t>2</m:t>
            </m:r>
          </m:sub>
        </m:sSub>
      </m:oMath>
      <w:r w:rsidRPr="00F15B2A">
        <w:rPr>
          <w:rStyle w:val="fontstyle01"/>
          <w:rFonts w:cs="B Lotus"/>
        </w:rPr>
        <w:t xml:space="preserve"> </w:t>
      </w:r>
      <w:r w:rsidRPr="00F15B2A">
        <w:rPr>
          <w:rStyle w:val="fontstyle01"/>
          <w:rFonts w:cs="B Lotus" w:hint="cs"/>
          <w:szCs w:val="24"/>
          <w:rtl/>
        </w:rPr>
        <w:t xml:space="preserve"> و </w:t>
      </w:r>
      <m:oMath>
        <m:sSub>
          <m:sSubPr>
            <m:ctrlPr>
              <w:rPr>
                <w:rStyle w:val="fontstyle01"/>
                <w:rFonts w:ascii="Cambria Math" w:hAnsi="Cambria Math" w:cs="B Lotus"/>
                <w:color w:val="auto"/>
                <w:sz w:val="24"/>
              </w:rPr>
            </m:ctrlPr>
          </m:sSubPr>
          <m:e>
            <m:r>
              <m:rPr>
                <m:sty m:val="bi"/>
              </m:rPr>
              <w:rPr>
                <w:rStyle w:val="fontstyle01"/>
                <w:rFonts w:ascii="Cambria Math" w:hAnsi="Cambria Math" w:cs="B Lotus"/>
              </w:rPr>
              <m:t>α</m:t>
            </m:r>
          </m:e>
          <m:sub>
            <m:r>
              <m:rPr>
                <m:sty m:val="b"/>
              </m:rPr>
              <w:rPr>
                <w:rStyle w:val="fontstyle01"/>
                <w:rFonts w:ascii="Cambria Math" w:hAnsi="Cambria Math" w:cs="B Lotus"/>
              </w:rPr>
              <m:t>1</m:t>
            </m:r>
          </m:sub>
        </m:sSub>
      </m:oMath>
      <w:r w:rsidRPr="00F15B2A">
        <w:rPr>
          <w:rStyle w:val="fontstyle01"/>
          <w:rFonts w:cs="B Lotus" w:hint="cs"/>
          <w:szCs w:val="24"/>
          <w:rtl/>
        </w:rPr>
        <w:t xml:space="preserve">   نسبت به </w:t>
      </w:r>
      <m:oMath>
        <m:sSub>
          <m:sSubPr>
            <m:ctrlPr>
              <w:rPr>
                <w:rStyle w:val="fontstyle01"/>
                <w:rFonts w:ascii="Cambria Math" w:hAnsi="Cambria Math" w:cs="B Lotus"/>
                <w:color w:val="auto"/>
                <w:sz w:val="24"/>
              </w:rPr>
            </m:ctrlPr>
          </m:sSubPr>
          <m:e>
            <m:r>
              <m:rPr>
                <m:sty m:val="bi"/>
              </m:rPr>
              <w:rPr>
                <w:rStyle w:val="fontstyle01"/>
                <w:rFonts w:ascii="Cambria Math" w:hAnsi="Cambria Math" w:cs="B Lotus"/>
              </w:rPr>
              <m:t>d</m:t>
            </m:r>
          </m:e>
          <m:sub>
            <m:r>
              <m:rPr>
                <m:sty m:val="b"/>
              </m:rPr>
              <w:rPr>
                <w:rStyle w:val="fontstyle01"/>
                <w:rFonts w:ascii="Cambria Math" w:hAnsi="Cambria Math" w:cs="B Lotus"/>
              </w:rPr>
              <m:t>1</m:t>
            </m:r>
          </m:sub>
        </m:sSub>
      </m:oMath>
      <w:r w:rsidRPr="00F15B2A">
        <w:rPr>
          <w:rStyle w:val="fontstyle01"/>
          <w:rFonts w:cs="B Lotus"/>
        </w:rPr>
        <w:t xml:space="preserve"> </w:t>
      </w:r>
      <w:r w:rsidRPr="00F15B2A">
        <w:rPr>
          <w:rStyle w:val="fontstyle01"/>
          <w:rFonts w:cs="B Lotus" w:hint="cs"/>
          <w:szCs w:val="24"/>
          <w:rtl/>
        </w:rPr>
        <w:t xml:space="preserve"> و </w:t>
      </w:r>
      <m:oMath>
        <m:sSub>
          <m:sSubPr>
            <m:ctrlPr>
              <w:rPr>
                <w:rStyle w:val="fontstyle01"/>
                <w:rFonts w:ascii="Cambria Math" w:hAnsi="Cambria Math" w:cs="B Lotus"/>
                <w:color w:val="auto"/>
                <w:sz w:val="24"/>
              </w:rPr>
            </m:ctrlPr>
          </m:sSubPr>
          <m:e>
            <m:r>
              <m:rPr>
                <m:sty m:val="bi"/>
              </m:rPr>
              <w:rPr>
                <w:rStyle w:val="fontstyle01"/>
                <w:rFonts w:ascii="Cambria Math" w:hAnsi="Cambria Math" w:cs="B Lotus"/>
              </w:rPr>
              <m:t>d</m:t>
            </m:r>
          </m:e>
          <m:sub>
            <m:r>
              <m:rPr>
                <m:sty m:val="b"/>
              </m:rPr>
              <w:rPr>
                <w:rStyle w:val="fontstyle01"/>
                <w:rFonts w:ascii="Cambria Math" w:hAnsi="Cambria Math" w:cs="B Lotus"/>
              </w:rPr>
              <m:t>0</m:t>
            </m:r>
          </m:sub>
        </m:sSub>
      </m:oMath>
      <w:r w:rsidRPr="00F15B2A">
        <w:rPr>
          <w:rStyle w:val="fontstyle01"/>
          <w:rFonts w:cs="B Lotus" w:hint="cs"/>
          <w:szCs w:val="24"/>
          <w:rtl/>
        </w:rPr>
        <w:t xml:space="preserve"> در میزان </w:t>
      </w:r>
      <w:r w:rsidRPr="00F15B2A">
        <w:rPr>
          <w:rStyle w:val="fontstyle01"/>
          <w:rFonts w:asciiTheme="majorBidi" w:hAnsiTheme="majorBidi" w:cstheme="majorBidi"/>
        </w:rPr>
        <w:t xml:space="preserve"> SNR</w:t>
      </w:r>
      <w:r w:rsidRPr="00F15B2A">
        <w:rPr>
          <w:rStyle w:val="fontstyle01"/>
          <w:rFonts w:cs="B Lotus" w:hint="cs"/>
          <w:szCs w:val="24"/>
          <w:rtl/>
        </w:rPr>
        <w:t xml:space="preserve">روش </w:t>
      </w:r>
      <w:r w:rsidRPr="00F15B2A">
        <w:rPr>
          <w:rStyle w:val="fontstyle01"/>
          <w:rFonts w:asciiTheme="majorBidi" w:hAnsiTheme="majorBidi" w:cstheme="majorBidi"/>
        </w:rPr>
        <w:t>QBEH</w:t>
      </w:r>
      <w:bookmarkEnd w:id="1"/>
    </w:p>
    <w:tbl>
      <w:tblPr>
        <w:tblStyle w:val="TableGrid"/>
        <w:tblpPr w:leftFromText="180" w:rightFromText="180" w:vertAnchor="text" w:horzAnchor="margin" w:tblpY="89"/>
        <w:bidiVisual/>
        <w:tblW w:w="9572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563"/>
        <w:gridCol w:w="2001"/>
        <w:gridCol w:w="2001"/>
        <w:gridCol w:w="2001"/>
        <w:gridCol w:w="2006"/>
      </w:tblGrid>
      <w:tr w:rsidR="008B35AC" w:rsidRPr="00341814" w14:paraId="7FEF2E61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D776F75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SNR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9FBE66B" w14:textId="77777777" w:rsidR="008B35AC" w:rsidRPr="00341814" w:rsidRDefault="008B35AC" w:rsidP="006E5625">
            <w:pPr>
              <w:bidi w:val="0"/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  <w:rtl/>
              </w:rPr>
              <w:t>α</w:t>
            </w:r>
            <w:r w:rsidRPr="00341814">
              <w:rPr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FC38E14" w14:textId="77777777" w:rsidR="008B35AC" w:rsidRPr="00341814" w:rsidRDefault="008B35AC" w:rsidP="006E5625">
            <w:pPr>
              <w:bidi w:val="0"/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  <w:rtl/>
              </w:rPr>
              <w:t>α</w:t>
            </w:r>
            <w:r w:rsidRPr="00341814">
              <w:rPr>
                <w:sz w:val="22"/>
                <w:szCs w:val="22"/>
                <w:vertAlign w:val="subscript"/>
              </w:rPr>
              <w:t>1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C2E9519" w14:textId="77777777" w:rsidR="008B35AC" w:rsidRPr="00341814" w:rsidRDefault="008B35AC" w:rsidP="006E5625">
            <w:pPr>
              <w:bidi w:val="0"/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d</w:t>
            </w:r>
            <w:r w:rsidRPr="00341814">
              <w:rPr>
                <w:sz w:val="22"/>
                <w:szCs w:val="22"/>
                <w:vertAlign w:val="subscript"/>
              </w:rPr>
              <w:t>1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21A8F0F" w14:textId="77777777" w:rsidR="008B35AC" w:rsidRPr="00341814" w:rsidRDefault="008B35AC" w:rsidP="006E5625">
            <w:pPr>
              <w:bidi w:val="0"/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d</w:t>
            </w:r>
            <w:r w:rsidRPr="00341814">
              <w:rPr>
                <w:sz w:val="22"/>
                <w:szCs w:val="22"/>
                <w:vertAlign w:val="subscript"/>
              </w:rPr>
              <w:t>0</w:t>
            </w:r>
          </w:p>
        </w:tc>
      </w:tr>
      <w:tr w:rsidR="008B35AC" w:rsidRPr="00341814" w14:paraId="17E83EEF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5D329DD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37.63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0F9C90B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4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9A288F4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B6CF04E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4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D4B96E2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71432F76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3C320B4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34.97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FCA76FA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4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54329A5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CA143BA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6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1B03DE4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658B0042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980C7B1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32.96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C7994AA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4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F48FC8B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E0D68F1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10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37FB68C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3C4107AF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095D74B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44.44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F7120A1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1FD85CD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602BDA0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4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23166CA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00D4DBA9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5D0962D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39.65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E1DFF68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FDC286C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C07A9CC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6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D09ECF8" w14:textId="77777777" w:rsidR="008B35AC" w:rsidRPr="00341814" w:rsidRDefault="008B35AC" w:rsidP="006E5625">
            <w:pPr>
              <w:jc w:val="center"/>
              <w:rPr>
                <w:sz w:val="22"/>
                <w:szCs w:val="22"/>
                <w:rtl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270F4247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0FB95B9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36.96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EAB9DF1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8D713AF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E1AE5BB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10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8EC29E0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00FDF0E4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F6E77B6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64.44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BF33366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C077EF5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69E71F8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4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786FF54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20797743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90F1739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59.65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2FAA89F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523A29C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321F75D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6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91B8992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  <w:tr w:rsidR="008B35AC" w:rsidRPr="00341814" w14:paraId="07C2A3DD" w14:textId="77777777" w:rsidTr="00E22D8D">
        <w:trPr>
          <w:trHeight w:val="94"/>
        </w:trPr>
        <w:tc>
          <w:tcPr>
            <w:tcW w:w="156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EE11B48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56.96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CE0801B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B9F7BD3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0.002</w:t>
            </w:r>
          </w:p>
        </w:tc>
        <w:tc>
          <w:tcPr>
            <w:tcW w:w="20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05E3CB3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10</w:t>
            </w:r>
          </w:p>
        </w:tc>
        <w:tc>
          <w:tcPr>
            <w:tcW w:w="200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A4B59DA" w14:textId="77777777" w:rsidR="008B35AC" w:rsidRPr="00341814" w:rsidRDefault="008B35AC" w:rsidP="006E5625">
            <w:pPr>
              <w:jc w:val="center"/>
              <w:rPr>
                <w:sz w:val="22"/>
                <w:szCs w:val="22"/>
              </w:rPr>
            </w:pPr>
            <w:r w:rsidRPr="00341814">
              <w:rPr>
                <w:sz w:val="22"/>
                <w:szCs w:val="22"/>
              </w:rPr>
              <w:t>2</w:t>
            </w:r>
          </w:p>
        </w:tc>
      </w:tr>
    </w:tbl>
    <w:p w14:paraId="2895B11E" w14:textId="77777777" w:rsidR="004C2F9C" w:rsidRDefault="004C2F9C" w:rsidP="008B35AC">
      <w:pPr>
        <w:bidi/>
        <w:jc w:val="both"/>
        <w:rPr>
          <w:rFonts w:cs="B Lotus"/>
          <w:szCs w:val="24"/>
        </w:rPr>
      </w:pPr>
      <w:bookmarkStart w:id="2" w:name="_Toc122797158"/>
    </w:p>
    <w:p w14:paraId="712BB2D1" w14:textId="77777777" w:rsidR="004C2F9C" w:rsidRDefault="004C2F9C" w:rsidP="004C2F9C">
      <w:pPr>
        <w:bidi/>
        <w:jc w:val="both"/>
        <w:rPr>
          <w:rFonts w:cs="B Lotus"/>
          <w:szCs w:val="24"/>
        </w:rPr>
      </w:pPr>
    </w:p>
    <w:p w14:paraId="2CF94F02" w14:textId="77777777" w:rsidR="004C2F9C" w:rsidRDefault="004C2F9C" w:rsidP="004C2F9C">
      <w:pPr>
        <w:bidi/>
        <w:jc w:val="both"/>
        <w:rPr>
          <w:rFonts w:cs="B Lotus"/>
          <w:szCs w:val="24"/>
        </w:rPr>
      </w:pPr>
    </w:p>
    <w:tbl>
      <w:tblPr>
        <w:tblStyle w:val="PlainTable2"/>
        <w:tblpPr w:leftFromText="180" w:rightFromText="180" w:vertAnchor="text" w:horzAnchor="margin" w:tblpY="641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1173"/>
        <w:gridCol w:w="1173"/>
        <w:gridCol w:w="1172"/>
        <w:gridCol w:w="1173"/>
        <w:gridCol w:w="1172"/>
        <w:gridCol w:w="1173"/>
        <w:gridCol w:w="1172"/>
        <w:gridCol w:w="1173"/>
      </w:tblGrid>
      <w:tr w:rsidR="004C2F9C" w14:paraId="671B1C9D" w14:textId="77777777" w:rsidTr="00125A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467E868D" w14:textId="77777777" w:rsidR="004C2F9C" w:rsidRPr="00D46B1C" w:rsidRDefault="004C2F9C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QBEH</w:t>
            </w:r>
          </w:p>
        </w:tc>
        <w:tc>
          <w:tcPr>
            <w:tcW w:w="1173" w:type="dxa"/>
          </w:tcPr>
          <w:p w14:paraId="7EFCB98B" w14:textId="77777777" w:rsidR="004C2F9C" w:rsidRPr="00D46B1C" w:rsidRDefault="004C2F9C" w:rsidP="004C2F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QSEH</w:t>
            </w:r>
          </w:p>
        </w:tc>
        <w:tc>
          <w:tcPr>
            <w:tcW w:w="1172" w:type="dxa"/>
          </w:tcPr>
          <w:p w14:paraId="40670008" w14:textId="7DBECBA6" w:rsidR="004C2F9C" w:rsidRPr="00D46B1C" w:rsidRDefault="004C2F9C" w:rsidP="004C2F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QLSB</w:t>
            </w:r>
            <w:r>
              <w:rPr>
                <w:rFonts w:asciiTheme="majorBidi" w:eastAsiaTheme="majorEastAsia" w:hAnsiTheme="majorBidi" w:cstheme="majorBidi"/>
                <w:lang w:bidi="fa-IR"/>
              </w:rPr>
              <w:fldChar w:fldCharType="begin"/>
            </w:r>
            <w:r w:rsidR="008F3D1E">
              <w:rPr>
                <w:rFonts w:asciiTheme="majorBidi" w:eastAsiaTheme="majorEastAsia" w:hAnsiTheme="majorBidi" w:cstheme="majorBidi"/>
                <w:lang w:bidi="fa-IR"/>
              </w:rPr>
              <w:instrText xml:space="preserve"> ADDIN EN.CITE &lt;EndNote&gt;&lt;Cite&gt;&lt;Author&gt;Nejad&lt;/Author&gt;&lt;Year&gt;2019&lt;/Year&gt;&lt;RecNum&gt;34&lt;/RecNum&gt;&lt;DisplayText&gt;[35]&lt;/DisplayText&gt;&lt;record&gt;&lt;rec-number&gt;34&lt;/rec-number&gt;&lt;foreign-keys&gt;&lt;key app="EN" db-id="z02zf2vale5p9jedzs7v2driwsz2zwe9900s" timestamp="1645374493"&gt;34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LSB-based quantum audio watermarking using MSB as arbiter&lt;/title&gt;&lt;secondary-title&gt;International Journal of Theoretical Physics&lt;/secondary-title&gt;&lt;/titles&gt;&lt;periodical&gt;&lt;full-title&gt;International Journal of Theoretical Physics&lt;/full-title&gt;&lt;/periodical&gt;&lt;pages&gt;3828-3851&lt;/pages&gt;&lt;volume&gt;58&lt;/volume&gt;&lt;number&gt;11&lt;/number&gt;&lt;dates&gt;&lt;year&gt;2019&lt;/year&gt;&lt;/dates&gt;&lt;isbn&gt;1572-9575&lt;/isbn&gt;&lt;urls&gt;&lt;/urls&gt;&lt;/record&gt;&lt;/Cite&gt;&lt;/EndNote&gt;</w:instrText>
            </w:r>
            <w:r>
              <w:rPr>
                <w:rFonts w:asciiTheme="majorBidi" w:eastAsiaTheme="majorEastAsia" w:hAnsiTheme="majorBidi" w:cstheme="majorBidi"/>
                <w:lang w:bidi="fa-IR"/>
              </w:rPr>
              <w:fldChar w:fldCharType="separate"/>
            </w:r>
            <w:r w:rsidR="008F3D1E">
              <w:rPr>
                <w:rFonts w:asciiTheme="majorBidi" w:eastAsiaTheme="majorEastAsia" w:hAnsiTheme="majorBidi" w:cstheme="majorBidi"/>
                <w:noProof/>
                <w:lang w:bidi="fa-IR"/>
              </w:rPr>
              <w:t>[35]</w:t>
            </w:r>
            <w:r>
              <w:rPr>
                <w:rFonts w:asciiTheme="majorBidi" w:eastAsiaTheme="majorEastAsia" w:hAnsiTheme="majorBidi" w:cstheme="majorBidi"/>
                <w:lang w:bidi="fa-IR"/>
              </w:rPr>
              <w:fldChar w:fldCharType="end"/>
            </w:r>
          </w:p>
        </w:tc>
        <w:tc>
          <w:tcPr>
            <w:tcW w:w="1173" w:type="dxa"/>
          </w:tcPr>
          <w:p w14:paraId="4A791A88" w14:textId="083AD8DB" w:rsidR="004C2F9C" w:rsidRPr="00D46B1C" w:rsidRDefault="004C2F9C" w:rsidP="004C2F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QLSB</w:t>
            </w:r>
            <w:r>
              <w:rPr>
                <w:rFonts w:asciiTheme="majorBidi" w:eastAsiaTheme="majorEastAsia" w:hAnsiTheme="majorBidi" w:cstheme="majorBidi"/>
                <w:lang w:bidi="fa-IR"/>
              </w:rPr>
              <w:fldChar w:fldCharType="begin"/>
            </w:r>
            <w:r w:rsidR="008F3D1E">
              <w:rPr>
                <w:rFonts w:asciiTheme="majorBidi" w:eastAsiaTheme="majorEastAsia" w:hAnsiTheme="majorBidi" w:cstheme="majorBidi"/>
                <w:lang w:bidi="fa-IR"/>
              </w:rPr>
              <w:instrText xml:space="preserve"> ADDIN EN.CITE &lt;EndNote&gt;&lt;Cite&gt;&lt;Author&gt;Nejad&lt;/Author&gt;&lt;Year&gt;2020&lt;/Year&gt;&lt;RecNum&gt;36&lt;/RecNum&gt;&lt;DisplayText&gt;[36]&lt;/DisplayText&gt;&lt;record&gt;&lt;rec-number&gt;36&lt;/rec-number&gt;&lt;foreign-keys&gt;&lt;key app="EN" db-id="z02zf2vale5p9jedzs7v2driwsz2zwe9900s" timestamp="1645374544"&gt;36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enhanced LSB-based quantum audio watermarking scheme for nano communication networks&lt;/title&gt;&lt;secondary-title&gt;Multimedia Tools and Applications&lt;/secondary-title&gt;&lt;/titles&gt;&lt;periodical&gt;&lt;full-title&gt;Multimedia Tools and Applications&lt;/full-title&gt;&lt;/periodical&gt;&lt;pages&gt;26489-26515&lt;/pages&gt;&lt;volume&gt;79&lt;/volume&gt;&lt;number&gt;35&lt;/number&gt;&lt;dates&gt;&lt;year&gt;2020&lt;/year&gt;&lt;/dates&gt;&lt;isbn&gt;1573-7721&lt;/isbn&gt;&lt;urls&gt;&lt;/urls&gt;&lt;/record&gt;&lt;/Cite&gt;&lt;/EndNote&gt;</w:instrText>
            </w:r>
            <w:r>
              <w:rPr>
                <w:rFonts w:asciiTheme="majorBidi" w:eastAsiaTheme="majorEastAsia" w:hAnsiTheme="majorBidi" w:cstheme="majorBidi"/>
                <w:lang w:bidi="fa-IR"/>
              </w:rPr>
              <w:fldChar w:fldCharType="separate"/>
            </w:r>
            <w:r w:rsidR="008F3D1E">
              <w:rPr>
                <w:rFonts w:asciiTheme="majorBidi" w:eastAsiaTheme="majorEastAsia" w:hAnsiTheme="majorBidi" w:cstheme="majorBidi"/>
                <w:noProof/>
                <w:lang w:bidi="fa-IR"/>
              </w:rPr>
              <w:t>[36]</w:t>
            </w:r>
            <w:r>
              <w:rPr>
                <w:rFonts w:asciiTheme="majorBidi" w:eastAsiaTheme="majorEastAsia" w:hAnsiTheme="majorBidi" w:cstheme="majorBidi"/>
                <w:lang w:bidi="fa-IR"/>
              </w:rPr>
              <w:fldChar w:fldCharType="end"/>
            </w:r>
          </w:p>
        </w:tc>
        <w:tc>
          <w:tcPr>
            <w:tcW w:w="1172" w:type="dxa"/>
          </w:tcPr>
          <w:p w14:paraId="22FBB544" w14:textId="77777777" w:rsidR="004C2F9C" w:rsidRPr="00D46B1C" w:rsidRDefault="004C2F9C" w:rsidP="004C2F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cLSQ3</w:t>
            </w:r>
          </w:p>
        </w:tc>
        <w:tc>
          <w:tcPr>
            <w:tcW w:w="1173" w:type="dxa"/>
          </w:tcPr>
          <w:p w14:paraId="2D65ADB9" w14:textId="77777777" w:rsidR="004C2F9C" w:rsidRPr="00D46B1C" w:rsidRDefault="004C2F9C" w:rsidP="004C2F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cLSQ2</w:t>
            </w:r>
          </w:p>
        </w:tc>
        <w:tc>
          <w:tcPr>
            <w:tcW w:w="1172" w:type="dxa"/>
          </w:tcPr>
          <w:p w14:paraId="30C658A4" w14:textId="77777777" w:rsidR="004C2F9C" w:rsidRPr="00D46B1C" w:rsidRDefault="004C2F9C" w:rsidP="004C2F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cLSQ1</w:t>
            </w:r>
          </w:p>
        </w:tc>
        <w:tc>
          <w:tcPr>
            <w:tcW w:w="1173" w:type="dxa"/>
          </w:tcPr>
          <w:p w14:paraId="44435B87" w14:textId="77777777" w:rsidR="004C2F9C" w:rsidRPr="00D46B1C" w:rsidRDefault="004C2F9C" w:rsidP="004C2F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rtl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Method</w:t>
            </w:r>
          </w:p>
        </w:tc>
      </w:tr>
      <w:tr w:rsidR="004C2F9C" w14:paraId="60DC3EA6" w14:textId="77777777" w:rsidTr="00FD4A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16259352" w14:textId="77777777" w:rsidR="004C2F9C" w:rsidRPr="00D46B1C" w:rsidRDefault="004C2F9C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70.46</w:t>
            </w:r>
          </w:p>
        </w:tc>
        <w:tc>
          <w:tcPr>
            <w:tcW w:w="1173" w:type="dxa"/>
          </w:tcPr>
          <w:p w14:paraId="3A9173ED" w14:textId="5E1BF760" w:rsidR="004C2F9C" w:rsidRPr="00D46B1C" w:rsidRDefault="004C2F9C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6</w:t>
            </w:r>
            <w:r w:rsidR="007B17B3">
              <w:rPr>
                <w:rFonts w:asciiTheme="majorBidi" w:eastAsiaTheme="majorEastAsia" w:hAnsiTheme="majorBidi" w:cstheme="majorBidi"/>
                <w:lang w:bidi="fa-IR"/>
              </w:rPr>
              <w:t>1.60</w:t>
            </w:r>
          </w:p>
        </w:tc>
        <w:tc>
          <w:tcPr>
            <w:tcW w:w="1172" w:type="dxa"/>
          </w:tcPr>
          <w:p w14:paraId="79191B58" w14:textId="77777777" w:rsidR="004C2F9C" w:rsidRPr="00D46B1C" w:rsidRDefault="004C2F9C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41.62</w:t>
            </w:r>
          </w:p>
        </w:tc>
        <w:tc>
          <w:tcPr>
            <w:tcW w:w="1173" w:type="dxa"/>
          </w:tcPr>
          <w:p w14:paraId="533AED6A" w14:textId="77777777" w:rsidR="004C2F9C" w:rsidRPr="00D46B1C" w:rsidRDefault="004C2F9C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58.87</w:t>
            </w:r>
          </w:p>
        </w:tc>
        <w:tc>
          <w:tcPr>
            <w:tcW w:w="1172" w:type="dxa"/>
          </w:tcPr>
          <w:p w14:paraId="16B2CB76" w14:textId="77777777" w:rsidR="004C2F9C" w:rsidRPr="00D46B1C" w:rsidRDefault="004C2F9C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44.19</w:t>
            </w:r>
          </w:p>
        </w:tc>
        <w:tc>
          <w:tcPr>
            <w:tcW w:w="1173" w:type="dxa"/>
          </w:tcPr>
          <w:p w14:paraId="64341A13" w14:textId="77777777" w:rsidR="004C2F9C" w:rsidRPr="00D46B1C" w:rsidRDefault="004C2F9C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51.60</w:t>
            </w:r>
          </w:p>
        </w:tc>
        <w:tc>
          <w:tcPr>
            <w:tcW w:w="1172" w:type="dxa"/>
            <w:vAlign w:val="center"/>
          </w:tcPr>
          <w:p w14:paraId="3DD92B30" w14:textId="77777777" w:rsidR="004C2F9C" w:rsidRPr="00D46B1C" w:rsidRDefault="004C2F9C" w:rsidP="00FD4A1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rtl/>
                <w:lang w:bidi="fa-IR"/>
              </w:rPr>
            </w:pPr>
            <w:r w:rsidRPr="00D46B1C">
              <w:rPr>
                <w:rFonts w:asciiTheme="majorBidi" w:eastAsiaTheme="majorEastAsia" w:hAnsiTheme="majorBidi" w:cstheme="majorBidi"/>
                <w:lang w:bidi="fa-IR"/>
              </w:rPr>
              <w:t>55.86</w:t>
            </w:r>
          </w:p>
        </w:tc>
        <w:tc>
          <w:tcPr>
            <w:tcW w:w="1173" w:type="dxa"/>
          </w:tcPr>
          <w:p w14:paraId="4F5A9393" w14:textId="72C2646A" w:rsidR="004C2F9C" w:rsidRPr="00741DB6" w:rsidRDefault="00125A90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rtl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1</w:t>
            </w:r>
          </w:p>
        </w:tc>
      </w:tr>
      <w:tr w:rsidR="00125A90" w14:paraId="6A01CFEA" w14:textId="77777777" w:rsidTr="00FD4A1C">
        <w:trPr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023056FB" w14:textId="4D9A3306" w:rsidR="00125A90" w:rsidRDefault="008A20B8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79.34</w:t>
            </w:r>
          </w:p>
        </w:tc>
        <w:tc>
          <w:tcPr>
            <w:tcW w:w="1173" w:type="dxa"/>
          </w:tcPr>
          <w:p w14:paraId="13857B42" w14:textId="4AE8FAC6" w:rsidR="00125A90" w:rsidRPr="00D46B1C" w:rsidRDefault="00D70DC6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1.79</w:t>
            </w:r>
          </w:p>
        </w:tc>
        <w:tc>
          <w:tcPr>
            <w:tcW w:w="1172" w:type="dxa"/>
          </w:tcPr>
          <w:p w14:paraId="02D63C91" w14:textId="645FBA8D" w:rsidR="00125A90" w:rsidRPr="00D46B1C" w:rsidRDefault="00C91EBE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4.20</w:t>
            </w:r>
          </w:p>
        </w:tc>
        <w:tc>
          <w:tcPr>
            <w:tcW w:w="1173" w:type="dxa"/>
          </w:tcPr>
          <w:p w14:paraId="6FDE49E2" w14:textId="624C8BA3" w:rsidR="00125A90" w:rsidRPr="00D46B1C" w:rsidRDefault="00195594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8.60</w:t>
            </w:r>
          </w:p>
        </w:tc>
        <w:tc>
          <w:tcPr>
            <w:tcW w:w="1172" w:type="dxa"/>
          </w:tcPr>
          <w:p w14:paraId="3DC560AF" w14:textId="5A75AC7E" w:rsidR="00125A90" w:rsidRPr="00D46B1C" w:rsidRDefault="00C93E5F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7.80</w:t>
            </w:r>
          </w:p>
        </w:tc>
        <w:tc>
          <w:tcPr>
            <w:tcW w:w="1173" w:type="dxa"/>
          </w:tcPr>
          <w:p w14:paraId="581AF49C" w14:textId="47508BB5" w:rsidR="00125A90" w:rsidRPr="00D46B1C" w:rsidRDefault="00597109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1.61</w:t>
            </w:r>
          </w:p>
        </w:tc>
        <w:tc>
          <w:tcPr>
            <w:tcW w:w="1172" w:type="dxa"/>
            <w:vAlign w:val="center"/>
          </w:tcPr>
          <w:p w14:paraId="1D26F91D" w14:textId="0C6E27C0" w:rsidR="00125A90" w:rsidRPr="00D46B1C" w:rsidRDefault="00FD4A1C" w:rsidP="00FD4A1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8.60</w:t>
            </w:r>
          </w:p>
        </w:tc>
        <w:tc>
          <w:tcPr>
            <w:tcW w:w="1173" w:type="dxa"/>
          </w:tcPr>
          <w:p w14:paraId="7B2F8B59" w14:textId="334F811D" w:rsidR="00125A90" w:rsidRPr="00741DB6" w:rsidRDefault="00125A90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2</w:t>
            </w:r>
          </w:p>
        </w:tc>
      </w:tr>
      <w:tr w:rsidR="00125A90" w14:paraId="02FFAE63" w14:textId="77777777" w:rsidTr="00FD4A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2061028F" w14:textId="05354C03" w:rsidR="00125A90" w:rsidRDefault="00DC2C06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74.87</w:t>
            </w:r>
          </w:p>
        </w:tc>
        <w:tc>
          <w:tcPr>
            <w:tcW w:w="1173" w:type="dxa"/>
          </w:tcPr>
          <w:p w14:paraId="44ABFD5E" w14:textId="5DD63493" w:rsidR="00125A90" w:rsidRPr="00D46B1C" w:rsidRDefault="00E30E1D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1.72</w:t>
            </w:r>
          </w:p>
        </w:tc>
        <w:tc>
          <w:tcPr>
            <w:tcW w:w="1172" w:type="dxa"/>
          </w:tcPr>
          <w:p w14:paraId="1523DBB0" w14:textId="19930111" w:rsidR="00125A90" w:rsidRPr="00D46B1C" w:rsidRDefault="004B0FCE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5.12</w:t>
            </w:r>
          </w:p>
        </w:tc>
        <w:tc>
          <w:tcPr>
            <w:tcW w:w="1173" w:type="dxa"/>
          </w:tcPr>
          <w:p w14:paraId="1BAFAEEE" w14:textId="0AC048C5" w:rsidR="00125A90" w:rsidRPr="00D46B1C" w:rsidRDefault="004F2B20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7.46</w:t>
            </w:r>
          </w:p>
        </w:tc>
        <w:tc>
          <w:tcPr>
            <w:tcW w:w="1172" w:type="dxa"/>
          </w:tcPr>
          <w:p w14:paraId="3DD69895" w14:textId="25ACBCE2" w:rsidR="00125A90" w:rsidRPr="00D46B1C" w:rsidRDefault="00493149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3.87</w:t>
            </w:r>
          </w:p>
        </w:tc>
        <w:tc>
          <w:tcPr>
            <w:tcW w:w="1173" w:type="dxa"/>
          </w:tcPr>
          <w:p w14:paraId="6CA867D7" w14:textId="0427546E" w:rsidR="00125A90" w:rsidRPr="00D46B1C" w:rsidRDefault="00493149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1.44</w:t>
            </w:r>
          </w:p>
        </w:tc>
        <w:tc>
          <w:tcPr>
            <w:tcW w:w="1172" w:type="dxa"/>
            <w:vAlign w:val="center"/>
          </w:tcPr>
          <w:p w14:paraId="13A48989" w14:textId="5238CFB8" w:rsidR="00125A90" w:rsidRDefault="00493149" w:rsidP="00FD4A1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8.13</w:t>
            </w:r>
          </w:p>
        </w:tc>
        <w:tc>
          <w:tcPr>
            <w:tcW w:w="1173" w:type="dxa"/>
          </w:tcPr>
          <w:p w14:paraId="2A3D0BF0" w14:textId="63EAA736" w:rsidR="00125A90" w:rsidRPr="00741DB6" w:rsidRDefault="00125A90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3</w:t>
            </w:r>
          </w:p>
        </w:tc>
      </w:tr>
      <w:tr w:rsidR="00125A90" w14:paraId="4CEFCAD0" w14:textId="77777777" w:rsidTr="00FD4A1C">
        <w:trPr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418BCDC2" w14:textId="00332D11" w:rsidR="00125A90" w:rsidRDefault="00DC2C06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75.94</w:t>
            </w:r>
          </w:p>
        </w:tc>
        <w:tc>
          <w:tcPr>
            <w:tcW w:w="1173" w:type="dxa"/>
          </w:tcPr>
          <w:p w14:paraId="2B6156EE" w14:textId="64905079" w:rsidR="00125A90" w:rsidRPr="00D46B1C" w:rsidRDefault="00583EF1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1.52</w:t>
            </w:r>
          </w:p>
        </w:tc>
        <w:tc>
          <w:tcPr>
            <w:tcW w:w="1172" w:type="dxa"/>
          </w:tcPr>
          <w:p w14:paraId="5050BEED" w14:textId="1D88FED5" w:rsidR="00125A90" w:rsidRPr="00D46B1C" w:rsidRDefault="004B0FCE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6.98</w:t>
            </w:r>
          </w:p>
        </w:tc>
        <w:tc>
          <w:tcPr>
            <w:tcW w:w="1173" w:type="dxa"/>
          </w:tcPr>
          <w:p w14:paraId="44B97B77" w14:textId="0FC79803" w:rsidR="00125A90" w:rsidRPr="00D46B1C" w:rsidRDefault="004F2B20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8.07</w:t>
            </w:r>
          </w:p>
        </w:tc>
        <w:tc>
          <w:tcPr>
            <w:tcW w:w="1172" w:type="dxa"/>
          </w:tcPr>
          <w:p w14:paraId="1AC25741" w14:textId="287D3509" w:rsidR="00125A90" w:rsidRPr="00D46B1C" w:rsidRDefault="00493149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6.03</w:t>
            </w:r>
          </w:p>
        </w:tc>
        <w:tc>
          <w:tcPr>
            <w:tcW w:w="1173" w:type="dxa"/>
          </w:tcPr>
          <w:p w14:paraId="2C9A15FB" w14:textId="2E0398A8" w:rsidR="00125A90" w:rsidRPr="00D46B1C" w:rsidRDefault="00493149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4.48</w:t>
            </w:r>
          </w:p>
        </w:tc>
        <w:tc>
          <w:tcPr>
            <w:tcW w:w="1172" w:type="dxa"/>
            <w:vAlign w:val="center"/>
          </w:tcPr>
          <w:p w14:paraId="2E4A0EF5" w14:textId="1D4B0D01" w:rsidR="00125A90" w:rsidRDefault="00493149" w:rsidP="00FD4A1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7.49</w:t>
            </w:r>
          </w:p>
        </w:tc>
        <w:tc>
          <w:tcPr>
            <w:tcW w:w="1173" w:type="dxa"/>
          </w:tcPr>
          <w:p w14:paraId="6A2C9F7F" w14:textId="48E3F16A" w:rsidR="00125A90" w:rsidRPr="00741DB6" w:rsidRDefault="00125A90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4</w:t>
            </w:r>
          </w:p>
        </w:tc>
      </w:tr>
      <w:tr w:rsidR="00125A90" w14:paraId="5D62FE5C" w14:textId="77777777" w:rsidTr="00FD4A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5B0B08EA" w14:textId="647B53E4" w:rsidR="00125A90" w:rsidRDefault="00DC2C06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8.70</w:t>
            </w:r>
          </w:p>
        </w:tc>
        <w:tc>
          <w:tcPr>
            <w:tcW w:w="1173" w:type="dxa"/>
          </w:tcPr>
          <w:p w14:paraId="5161D791" w14:textId="5956372C" w:rsidR="00125A90" w:rsidRPr="00D46B1C" w:rsidRDefault="004D2F63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2.25</w:t>
            </w:r>
          </w:p>
        </w:tc>
        <w:tc>
          <w:tcPr>
            <w:tcW w:w="1172" w:type="dxa"/>
          </w:tcPr>
          <w:p w14:paraId="3197B85C" w14:textId="47F38B17" w:rsidR="00125A90" w:rsidRPr="00D46B1C" w:rsidRDefault="004B0FCE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4.00</w:t>
            </w:r>
          </w:p>
        </w:tc>
        <w:tc>
          <w:tcPr>
            <w:tcW w:w="1173" w:type="dxa"/>
          </w:tcPr>
          <w:p w14:paraId="24885D5E" w14:textId="2719C2A0" w:rsidR="00125A90" w:rsidRPr="00D46B1C" w:rsidRDefault="004F2B20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8.77</w:t>
            </w:r>
          </w:p>
        </w:tc>
        <w:tc>
          <w:tcPr>
            <w:tcW w:w="1172" w:type="dxa"/>
          </w:tcPr>
          <w:p w14:paraId="1E729E9D" w14:textId="0C4DCFAA" w:rsidR="00125A90" w:rsidRPr="00D46B1C" w:rsidRDefault="00493149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4.96</w:t>
            </w:r>
          </w:p>
        </w:tc>
        <w:tc>
          <w:tcPr>
            <w:tcW w:w="1173" w:type="dxa"/>
          </w:tcPr>
          <w:p w14:paraId="2E3BC11B" w14:textId="2FCA53D0" w:rsidR="00125A90" w:rsidRPr="00D46B1C" w:rsidRDefault="00312CE0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1.50</w:t>
            </w:r>
          </w:p>
        </w:tc>
        <w:tc>
          <w:tcPr>
            <w:tcW w:w="1172" w:type="dxa"/>
            <w:vAlign w:val="center"/>
          </w:tcPr>
          <w:p w14:paraId="456BFB01" w14:textId="0F053FD2" w:rsidR="00125A90" w:rsidRPr="00D46B1C" w:rsidRDefault="005E1D3E" w:rsidP="00FD4A1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8.10</w:t>
            </w:r>
          </w:p>
        </w:tc>
        <w:tc>
          <w:tcPr>
            <w:tcW w:w="1173" w:type="dxa"/>
          </w:tcPr>
          <w:p w14:paraId="5A89392B" w14:textId="385ECDF7" w:rsidR="00125A90" w:rsidRPr="00741DB6" w:rsidRDefault="00125A90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5</w:t>
            </w:r>
          </w:p>
        </w:tc>
      </w:tr>
      <w:tr w:rsidR="00125A90" w14:paraId="2E87A721" w14:textId="77777777" w:rsidTr="00FD4A1C">
        <w:trPr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4743410E" w14:textId="7E5BE65B" w:rsidR="00125A90" w:rsidRDefault="00DC2C06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8.44</w:t>
            </w:r>
          </w:p>
        </w:tc>
        <w:tc>
          <w:tcPr>
            <w:tcW w:w="1173" w:type="dxa"/>
          </w:tcPr>
          <w:p w14:paraId="7A23A101" w14:textId="3EAEF155" w:rsidR="00125A90" w:rsidRPr="00D46B1C" w:rsidRDefault="004D2F63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1.76</w:t>
            </w:r>
          </w:p>
        </w:tc>
        <w:tc>
          <w:tcPr>
            <w:tcW w:w="1172" w:type="dxa"/>
          </w:tcPr>
          <w:p w14:paraId="43E4AB49" w14:textId="50525434" w:rsidR="00125A90" w:rsidRPr="00D46B1C" w:rsidRDefault="004B0FCE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1.61</w:t>
            </w:r>
          </w:p>
        </w:tc>
        <w:tc>
          <w:tcPr>
            <w:tcW w:w="1173" w:type="dxa"/>
          </w:tcPr>
          <w:p w14:paraId="368BD62E" w14:textId="64CAE63E" w:rsidR="00125A90" w:rsidRPr="00D46B1C" w:rsidRDefault="004F2B20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7.63</w:t>
            </w:r>
          </w:p>
        </w:tc>
        <w:tc>
          <w:tcPr>
            <w:tcW w:w="1172" w:type="dxa"/>
          </w:tcPr>
          <w:p w14:paraId="2DA46134" w14:textId="2651A70B" w:rsidR="00125A90" w:rsidRPr="00D46B1C" w:rsidRDefault="005E1D3E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5.59</w:t>
            </w:r>
          </w:p>
        </w:tc>
        <w:tc>
          <w:tcPr>
            <w:tcW w:w="1173" w:type="dxa"/>
          </w:tcPr>
          <w:p w14:paraId="1631CE1A" w14:textId="5B1C7C19" w:rsidR="00125A90" w:rsidRPr="00D46B1C" w:rsidRDefault="005E1D3E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9.65</w:t>
            </w:r>
          </w:p>
        </w:tc>
        <w:tc>
          <w:tcPr>
            <w:tcW w:w="1172" w:type="dxa"/>
            <w:vAlign w:val="center"/>
          </w:tcPr>
          <w:p w14:paraId="0FBC767E" w14:textId="1371C406" w:rsidR="00125A90" w:rsidRPr="00D46B1C" w:rsidRDefault="005E1D3E" w:rsidP="00FD4A1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7.63</w:t>
            </w:r>
          </w:p>
        </w:tc>
        <w:tc>
          <w:tcPr>
            <w:tcW w:w="1173" w:type="dxa"/>
          </w:tcPr>
          <w:p w14:paraId="4C1A7858" w14:textId="10678C0B" w:rsidR="00125A90" w:rsidRPr="00741DB6" w:rsidRDefault="00125A90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6</w:t>
            </w:r>
          </w:p>
        </w:tc>
      </w:tr>
      <w:tr w:rsidR="00125A90" w14:paraId="11214CA3" w14:textId="77777777" w:rsidTr="00FD4A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4685F481" w14:textId="0E02013D" w:rsidR="00125A90" w:rsidRDefault="004C5DD1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7.28</w:t>
            </w:r>
          </w:p>
        </w:tc>
        <w:tc>
          <w:tcPr>
            <w:tcW w:w="1173" w:type="dxa"/>
          </w:tcPr>
          <w:p w14:paraId="1C01D52D" w14:textId="38926D48" w:rsidR="00125A90" w:rsidRPr="00D46B1C" w:rsidRDefault="007A3512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1.87</w:t>
            </w:r>
          </w:p>
        </w:tc>
        <w:tc>
          <w:tcPr>
            <w:tcW w:w="1172" w:type="dxa"/>
          </w:tcPr>
          <w:p w14:paraId="0D5BF0CC" w14:textId="479B8C9A" w:rsidR="00125A90" w:rsidRPr="00D46B1C" w:rsidRDefault="004B0FCE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5.36</w:t>
            </w:r>
          </w:p>
        </w:tc>
        <w:tc>
          <w:tcPr>
            <w:tcW w:w="1173" w:type="dxa"/>
          </w:tcPr>
          <w:p w14:paraId="1B318699" w14:textId="3AAF49EE" w:rsidR="00125A90" w:rsidRPr="00D46B1C" w:rsidRDefault="00401989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7.79</w:t>
            </w:r>
          </w:p>
        </w:tc>
        <w:tc>
          <w:tcPr>
            <w:tcW w:w="1172" w:type="dxa"/>
          </w:tcPr>
          <w:p w14:paraId="56054FCE" w14:textId="34944700" w:rsidR="00125A90" w:rsidRPr="00D46B1C" w:rsidRDefault="005E1D3E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5.24</w:t>
            </w:r>
          </w:p>
        </w:tc>
        <w:tc>
          <w:tcPr>
            <w:tcW w:w="1173" w:type="dxa"/>
          </w:tcPr>
          <w:p w14:paraId="24D382D4" w14:textId="31FD1DE1" w:rsidR="00125A90" w:rsidRPr="00D46B1C" w:rsidRDefault="005E1D3E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3.02</w:t>
            </w:r>
          </w:p>
        </w:tc>
        <w:tc>
          <w:tcPr>
            <w:tcW w:w="1172" w:type="dxa"/>
            <w:vAlign w:val="center"/>
          </w:tcPr>
          <w:p w14:paraId="614ED58E" w14:textId="538545EB" w:rsidR="00125A90" w:rsidRPr="00D46B1C" w:rsidRDefault="00670A21" w:rsidP="00FD4A1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6.82</w:t>
            </w:r>
          </w:p>
        </w:tc>
        <w:tc>
          <w:tcPr>
            <w:tcW w:w="1173" w:type="dxa"/>
          </w:tcPr>
          <w:p w14:paraId="2863A0EC" w14:textId="23897D81" w:rsidR="00125A90" w:rsidRPr="00741DB6" w:rsidRDefault="00125A90" w:rsidP="004C2F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7</w:t>
            </w:r>
          </w:p>
        </w:tc>
      </w:tr>
      <w:tr w:rsidR="00125A90" w14:paraId="5C779D42" w14:textId="77777777" w:rsidTr="00FD4A1C">
        <w:trPr>
          <w:trHeight w:val="4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3" w:type="dxa"/>
          </w:tcPr>
          <w:p w14:paraId="109BC20C" w14:textId="52F43E4B" w:rsidR="00125A90" w:rsidRDefault="008A6E21" w:rsidP="004C2F9C">
            <w:pPr>
              <w:jc w:val="center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70.46</w:t>
            </w:r>
          </w:p>
        </w:tc>
        <w:tc>
          <w:tcPr>
            <w:tcW w:w="1173" w:type="dxa"/>
          </w:tcPr>
          <w:p w14:paraId="426FFC3C" w14:textId="2FB95AA4" w:rsidR="00125A90" w:rsidRPr="00D46B1C" w:rsidRDefault="007A3512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61.60</w:t>
            </w:r>
          </w:p>
        </w:tc>
        <w:tc>
          <w:tcPr>
            <w:tcW w:w="1172" w:type="dxa"/>
          </w:tcPr>
          <w:p w14:paraId="5D2C5446" w14:textId="45D1C1EB" w:rsidR="00125A90" w:rsidRPr="00D46B1C" w:rsidRDefault="004B0FCE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3.31</w:t>
            </w:r>
          </w:p>
        </w:tc>
        <w:tc>
          <w:tcPr>
            <w:tcW w:w="1173" w:type="dxa"/>
          </w:tcPr>
          <w:p w14:paraId="08A9F067" w14:textId="5A50EC3C" w:rsidR="00125A90" w:rsidRPr="00D46B1C" w:rsidRDefault="00FB1AB7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5.35</w:t>
            </w:r>
          </w:p>
        </w:tc>
        <w:tc>
          <w:tcPr>
            <w:tcW w:w="1172" w:type="dxa"/>
          </w:tcPr>
          <w:p w14:paraId="7A785344" w14:textId="06529CC2" w:rsidR="00125A90" w:rsidRPr="00D46B1C" w:rsidRDefault="00637C82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44.86</w:t>
            </w:r>
          </w:p>
        </w:tc>
        <w:tc>
          <w:tcPr>
            <w:tcW w:w="1173" w:type="dxa"/>
          </w:tcPr>
          <w:p w14:paraId="751F4C37" w14:textId="7F3C9978" w:rsidR="00125A90" w:rsidRPr="00D46B1C" w:rsidRDefault="00637C82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0.88</w:t>
            </w:r>
          </w:p>
        </w:tc>
        <w:tc>
          <w:tcPr>
            <w:tcW w:w="1172" w:type="dxa"/>
            <w:vAlign w:val="center"/>
          </w:tcPr>
          <w:p w14:paraId="4CBBC534" w14:textId="6E8F22C6" w:rsidR="00125A90" w:rsidRPr="00D46B1C" w:rsidRDefault="00637C82" w:rsidP="00FD4A1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lang w:bidi="fa-IR"/>
              </w:rPr>
            </w:pPr>
            <w:r>
              <w:rPr>
                <w:rFonts w:asciiTheme="majorBidi" w:eastAsiaTheme="majorEastAsia" w:hAnsiTheme="majorBidi" w:cstheme="majorBidi"/>
                <w:lang w:bidi="fa-IR"/>
              </w:rPr>
              <w:t>54.56</w:t>
            </w:r>
          </w:p>
        </w:tc>
        <w:tc>
          <w:tcPr>
            <w:tcW w:w="1173" w:type="dxa"/>
          </w:tcPr>
          <w:p w14:paraId="5A893308" w14:textId="1FBC3191" w:rsidR="00125A90" w:rsidRPr="00741DB6" w:rsidRDefault="00125A90" w:rsidP="004C2F9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</w:pPr>
            <w:r>
              <w:rPr>
                <w:rFonts w:asciiTheme="majorBidi" w:eastAsiaTheme="majorEastAsia" w:hAnsiTheme="majorBidi" w:cstheme="majorBidi"/>
                <w:b/>
                <w:bCs/>
                <w:lang w:bidi="fa-IR"/>
              </w:rPr>
              <w:t>Data8</w:t>
            </w:r>
          </w:p>
        </w:tc>
      </w:tr>
    </w:tbl>
    <w:p w14:paraId="32018D74" w14:textId="7D2C198C" w:rsidR="0043356E" w:rsidRDefault="0043356E" w:rsidP="004C2F9C">
      <w:pPr>
        <w:bidi/>
        <w:jc w:val="center"/>
        <w:rPr>
          <w:rFonts w:cs="B Lotus"/>
          <w:szCs w:val="24"/>
        </w:rPr>
      </w:pPr>
      <w:r w:rsidRPr="00476A1D">
        <w:rPr>
          <w:rFonts w:cs="B Lotus" w:hint="cs"/>
          <w:szCs w:val="24"/>
          <w:rtl/>
        </w:rPr>
        <w:t>جدول5-</w:t>
      </w:r>
      <w:r>
        <w:rPr>
          <w:rFonts w:cs="B Lotus"/>
          <w:szCs w:val="24"/>
        </w:rPr>
        <w:t>4</w:t>
      </w:r>
      <w:r w:rsidRPr="00476A1D">
        <w:rPr>
          <w:rFonts w:cs="B Lotus" w:hint="cs"/>
          <w:szCs w:val="24"/>
          <w:rtl/>
        </w:rPr>
        <w:t xml:space="preserve">. مقایسه پارامتر </w:t>
      </w:r>
      <w:r w:rsidRPr="00173CB6">
        <w:rPr>
          <w:rFonts w:asciiTheme="majorBidi" w:hAnsiTheme="majorBidi" w:cstheme="majorBidi"/>
          <w:szCs w:val="24"/>
        </w:rPr>
        <w:t>SNR</w:t>
      </w:r>
      <w:r w:rsidRPr="00476A1D">
        <w:rPr>
          <w:rFonts w:asciiTheme="majorBidi" w:hAnsiTheme="majorBidi" w:cs="B Lotus" w:hint="cs"/>
          <w:szCs w:val="24"/>
          <w:rtl/>
        </w:rPr>
        <w:t xml:space="preserve"> </w:t>
      </w:r>
      <w:r>
        <w:rPr>
          <w:rFonts w:cs="B Lotus" w:hint="cs"/>
          <w:szCs w:val="24"/>
          <w:rtl/>
        </w:rPr>
        <w:t xml:space="preserve">دو رویکرد پیشنهادی </w:t>
      </w:r>
      <w:r w:rsidRPr="00476A1D">
        <w:rPr>
          <w:rFonts w:cs="B Lotus" w:hint="cs"/>
          <w:szCs w:val="24"/>
          <w:rtl/>
        </w:rPr>
        <w:t>با سایر روش های نهان نگاری کوانتومی</w:t>
      </w:r>
    </w:p>
    <w:bookmarkEnd w:id="2"/>
    <w:p w14:paraId="31A453FE" w14:textId="7240958D" w:rsidR="008B35AC" w:rsidRPr="0043356E" w:rsidRDefault="008B35AC" w:rsidP="0043356E">
      <w:pPr>
        <w:bidi/>
        <w:jc w:val="both"/>
        <w:rPr>
          <w:rFonts w:ascii="Times New Roman" w:eastAsiaTheme="minorEastAsia" w:hAnsi="Times New Roman" w:cs="B Lotus"/>
          <w:color w:val="000000"/>
          <w:sz w:val="28"/>
          <w:szCs w:val="28"/>
          <w:rtl/>
          <w:lang w:bidi="fa-IR"/>
        </w:rPr>
      </w:pPr>
    </w:p>
    <w:p w14:paraId="1E4EC903" w14:textId="594193B9" w:rsidR="008B35AC" w:rsidRDefault="008B35AC" w:rsidP="008B35AC">
      <w:pPr>
        <w:pStyle w:val="a2"/>
        <w:bidi/>
        <w:rPr>
          <w:rFonts w:cs="B Lotus"/>
          <w:sz w:val="22"/>
        </w:rPr>
      </w:pPr>
      <w:bookmarkStart w:id="3" w:name="_Toc122797159"/>
      <w:r w:rsidRPr="00B7745C">
        <w:rPr>
          <w:rFonts w:cs="B Lotus" w:hint="cs"/>
          <w:sz w:val="22"/>
          <w:rtl/>
        </w:rPr>
        <w:t>جدول5-</w:t>
      </w:r>
      <w:r w:rsidRPr="00B7745C">
        <w:rPr>
          <w:rFonts w:cs="B Lotus"/>
          <w:sz w:val="22"/>
        </w:rPr>
        <w:t>5</w:t>
      </w:r>
      <w:r w:rsidRPr="00B7745C">
        <w:rPr>
          <w:rFonts w:cs="B Lotus" w:hint="cs"/>
          <w:sz w:val="22"/>
          <w:rtl/>
        </w:rPr>
        <w:t xml:space="preserve">.مقایسه نتایج تاثیر </w:t>
      </w:r>
      <w:r w:rsidRPr="00B7745C">
        <w:rPr>
          <w:rFonts w:asciiTheme="majorBidi" w:hAnsiTheme="majorBidi" w:cstheme="majorBidi"/>
          <w:sz w:val="22"/>
        </w:rPr>
        <w:t>flip noise</w:t>
      </w:r>
      <w:r w:rsidRPr="00B7745C">
        <w:rPr>
          <w:rFonts w:cs="B Lotus"/>
          <w:sz w:val="22"/>
        </w:rPr>
        <w:t xml:space="preserve"> </w:t>
      </w:r>
      <w:r w:rsidRPr="00B7745C">
        <w:rPr>
          <w:rFonts w:cs="B Lotus" w:hint="cs"/>
          <w:sz w:val="22"/>
          <w:rtl/>
        </w:rPr>
        <w:t xml:space="preserve"> برروی بیت </w:t>
      </w:r>
      <w:r w:rsidRPr="00B7745C">
        <w:rPr>
          <w:rFonts w:asciiTheme="majorBidi" w:hAnsiTheme="majorBidi" w:cstheme="majorBidi"/>
          <w:sz w:val="22"/>
        </w:rPr>
        <w:t>LSB</w:t>
      </w:r>
      <w:r w:rsidRPr="00B7745C">
        <w:rPr>
          <w:rFonts w:cs="B Lotus" w:hint="cs"/>
          <w:sz w:val="22"/>
          <w:rtl/>
        </w:rPr>
        <w:t xml:space="preserve"> دوررویکرد پیشنهادی باسایرروش</w:t>
      </w:r>
      <w:r w:rsidRPr="00B7745C">
        <w:rPr>
          <w:rFonts w:cs="B Lotus"/>
          <w:sz w:val="22"/>
          <w:rtl/>
        </w:rPr>
        <w:softHyphen/>
      </w:r>
      <w:r w:rsidRPr="00B7745C">
        <w:rPr>
          <w:rFonts w:cs="B Lotus" w:hint="cs"/>
          <w:sz w:val="22"/>
          <w:rtl/>
        </w:rPr>
        <w:t>های کوانتومی</w:t>
      </w:r>
      <w:bookmarkEnd w:id="3"/>
    </w:p>
    <w:tbl>
      <w:tblPr>
        <w:tblStyle w:val="PlainTable2"/>
        <w:tblpPr w:leftFromText="180" w:rightFromText="180" w:vertAnchor="text" w:horzAnchor="margin" w:tblpXSpec="center" w:tblpY="59"/>
        <w:bidiVisual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8"/>
        <w:gridCol w:w="1039"/>
        <w:gridCol w:w="1039"/>
        <w:gridCol w:w="1039"/>
        <w:gridCol w:w="1039"/>
        <w:gridCol w:w="1039"/>
        <w:gridCol w:w="1039"/>
        <w:gridCol w:w="1039"/>
        <w:gridCol w:w="1039"/>
      </w:tblGrid>
      <w:tr w:rsidR="005205E4" w:rsidRPr="00177C70" w14:paraId="62BE2D9A" w14:textId="77777777" w:rsidTr="00BC25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2BA97FF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BEH</w:t>
            </w:r>
          </w:p>
        </w:tc>
        <w:tc>
          <w:tcPr>
            <w:tcW w:w="1039" w:type="dxa"/>
          </w:tcPr>
          <w:p w14:paraId="7B65F5AA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SEH</w:t>
            </w:r>
          </w:p>
        </w:tc>
        <w:tc>
          <w:tcPr>
            <w:tcW w:w="1039" w:type="dxa"/>
          </w:tcPr>
          <w:p w14:paraId="118E677B" w14:textId="1B2942FE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LSB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Nejad&lt;/Author&gt;&lt;Year&gt;2019&lt;/Year&gt;&lt;RecNum&gt;34&lt;/RecNum&gt;&lt;DisplayText&gt;[35]&lt;/DisplayText&gt;&lt;record&gt;&lt;rec-number&gt;34&lt;/rec-number&gt;&lt;foreign-keys&gt;&lt;key app="EN" db-id="z02zf2vale5p9jedzs7v2driwsz2zwe9900s" timestamp="1645374493"&gt;34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LSB-based quantum audio watermarking using MSB as arbiter&lt;/title&gt;&lt;secondary-title&gt;International Journal of Theoretical Physics&lt;/secondary-title&gt;&lt;/titles&gt;&lt;periodical&gt;&lt;full-title&gt;International Journal of Theoretical Physics&lt;/full-title&gt;&lt;/periodical&gt;&lt;pages&gt;3828-3851&lt;/pages&gt;&lt;volume&gt;58&lt;/volume&gt;&lt;number&gt;11&lt;/number&gt;&lt;dates&gt;&lt;year&gt;2019&lt;/year&gt;&lt;/dates&gt;&lt;isbn&gt;1572-9575&lt;/isbn&gt;&lt;urls&gt;&lt;/urls&gt;&lt;/record&gt;&lt;/Cite&gt;&lt;/EndNote&gt;</w:instrTex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35]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1F24A2BE" w14:textId="19015518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LSB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Nejad&lt;/Author&gt;&lt;Year&gt;2020&lt;/Year&gt;&lt;RecNum&gt;36&lt;/RecNum&gt;&lt;DisplayText&gt;[36]&lt;/DisplayText&gt;&lt;record&gt;&lt;rec-number&gt;36&lt;/rec-number&gt;&lt;foreign-keys&gt;&lt;key app="EN" db-id="z02zf2vale5p9jedzs7v2driwsz2zwe9900s" timestamp="1645374544"&gt;36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enhanced LSB-based quantum audio watermarking scheme for nano communication networks&lt;/title&gt;&lt;secondary-title&gt;Multimedia Tools and Applications&lt;/secondary-title&gt;&lt;/titles&gt;&lt;periodical&gt;&lt;full-title&gt;Multimedia Tools and Applications&lt;/full-title&gt;&lt;/periodical&gt;&lt;pages&gt;26489-26515&lt;/pages&gt;&lt;volume&gt;79&lt;/volume&gt;&lt;number&gt;35&lt;/number&gt;&lt;dates&gt;&lt;year&gt;2020&lt;/year&gt;&lt;/dates&gt;&lt;isbn&gt;1573-7721&lt;/isbn&gt;&lt;urls&gt;&lt;/urls&gt;&lt;/record&gt;&lt;/Cite&gt;&lt;/EndNote&gt;</w:instrTex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36]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5B840A52" w14:textId="60784AF8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cLSQ3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23]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738CC793" w14:textId="6470772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cLSQ2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23]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7AD13FCB" w14:textId="37C7D7F2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cLSQ1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23]</w:t>
            </w: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48895671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1-p</w:t>
            </w:r>
          </w:p>
        </w:tc>
        <w:tc>
          <w:tcPr>
            <w:tcW w:w="1039" w:type="dxa"/>
          </w:tcPr>
          <w:p w14:paraId="57C60517" w14:textId="470E2DF0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EB719B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Data</w:t>
            </w:r>
            <w:r w:rsid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Name</w:t>
            </w:r>
            <w:proofErr w:type="spellEnd"/>
          </w:p>
        </w:tc>
      </w:tr>
      <w:tr w:rsidR="005205E4" w:rsidRPr="00177C70" w14:paraId="6EF69E81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4E85C84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131F930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53179FD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06</w:t>
            </w:r>
          </w:p>
        </w:tc>
        <w:tc>
          <w:tcPr>
            <w:tcW w:w="1039" w:type="dxa"/>
          </w:tcPr>
          <w:p w14:paraId="56218054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06</w:t>
            </w:r>
          </w:p>
        </w:tc>
        <w:tc>
          <w:tcPr>
            <w:tcW w:w="1039" w:type="dxa"/>
          </w:tcPr>
          <w:p w14:paraId="5E44F0CD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5D6E3F5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FF3EEAA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11</w:t>
            </w:r>
          </w:p>
        </w:tc>
        <w:tc>
          <w:tcPr>
            <w:tcW w:w="1039" w:type="dxa"/>
          </w:tcPr>
          <w:p w14:paraId="7C17E697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1</w:t>
            </w:r>
          </w:p>
        </w:tc>
        <w:tc>
          <w:tcPr>
            <w:tcW w:w="1039" w:type="dxa"/>
          </w:tcPr>
          <w:p w14:paraId="3BF6325B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Data1</w:t>
            </w:r>
          </w:p>
        </w:tc>
      </w:tr>
      <w:tr w:rsidR="005205E4" w:rsidRPr="00177C70" w14:paraId="0D0CEC16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62BA5B7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38111DB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996D720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09</w:t>
            </w:r>
          </w:p>
        </w:tc>
        <w:tc>
          <w:tcPr>
            <w:tcW w:w="1039" w:type="dxa"/>
          </w:tcPr>
          <w:p w14:paraId="4AC7B4ED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13</w:t>
            </w:r>
          </w:p>
        </w:tc>
        <w:tc>
          <w:tcPr>
            <w:tcW w:w="1039" w:type="dxa"/>
          </w:tcPr>
          <w:p w14:paraId="6A74BAD1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B2FD226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49DB6B4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23</w:t>
            </w:r>
          </w:p>
        </w:tc>
        <w:tc>
          <w:tcPr>
            <w:tcW w:w="1039" w:type="dxa"/>
          </w:tcPr>
          <w:p w14:paraId="0176C207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2</w:t>
            </w:r>
          </w:p>
        </w:tc>
        <w:tc>
          <w:tcPr>
            <w:tcW w:w="1039" w:type="dxa"/>
          </w:tcPr>
          <w:p w14:paraId="43FE4795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</w:p>
        </w:tc>
      </w:tr>
      <w:tr w:rsidR="005205E4" w:rsidRPr="00177C70" w14:paraId="40FED8A4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3C9B579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C43C69D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F273ED7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39</w:t>
            </w:r>
          </w:p>
        </w:tc>
        <w:tc>
          <w:tcPr>
            <w:tcW w:w="1039" w:type="dxa"/>
          </w:tcPr>
          <w:p w14:paraId="5FA294B9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41</w:t>
            </w:r>
          </w:p>
        </w:tc>
        <w:tc>
          <w:tcPr>
            <w:tcW w:w="1039" w:type="dxa"/>
          </w:tcPr>
          <w:p w14:paraId="7B305625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865BA96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1B3CAC2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48</w:t>
            </w:r>
          </w:p>
        </w:tc>
        <w:tc>
          <w:tcPr>
            <w:tcW w:w="1039" w:type="dxa"/>
          </w:tcPr>
          <w:p w14:paraId="29764C25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5</w:t>
            </w:r>
          </w:p>
        </w:tc>
        <w:tc>
          <w:tcPr>
            <w:tcW w:w="1039" w:type="dxa"/>
          </w:tcPr>
          <w:p w14:paraId="3A53EED9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</w:p>
        </w:tc>
      </w:tr>
      <w:tr w:rsidR="005205E4" w:rsidRPr="00177C70" w14:paraId="40C936B6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BC9F54E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DD47020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9DE5DB5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85</w:t>
            </w:r>
          </w:p>
        </w:tc>
        <w:tc>
          <w:tcPr>
            <w:tcW w:w="1039" w:type="dxa"/>
          </w:tcPr>
          <w:p w14:paraId="22BDB9AE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85</w:t>
            </w:r>
          </w:p>
        </w:tc>
        <w:tc>
          <w:tcPr>
            <w:tcW w:w="1039" w:type="dxa"/>
          </w:tcPr>
          <w:p w14:paraId="63890247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A29553B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EB78071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092</w:t>
            </w:r>
          </w:p>
        </w:tc>
        <w:tc>
          <w:tcPr>
            <w:tcW w:w="1039" w:type="dxa"/>
          </w:tcPr>
          <w:p w14:paraId="20C737E2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1</w:t>
            </w:r>
          </w:p>
        </w:tc>
        <w:tc>
          <w:tcPr>
            <w:tcW w:w="1039" w:type="dxa"/>
          </w:tcPr>
          <w:p w14:paraId="15B7A1DC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</w:p>
        </w:tc>
      </w:tr>
      <w:tr w:rsidR="005205E4" w:rsidRPr="00177C70" w14:paraId="238BD68B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244AA08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F3B9414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BAC8C53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170</w:t>
            </w:r>
          </w:p>
        </w:tc>
        <w:tc>
          <w:tcPr>
            <w:tcW w:w="1039" w:type="dxa"/>
          </w:tcPr>
          <w:p w14:paraId="35901A74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183</w:t>
            </w:r>
          </w:p>
        </w:tc>
        <w:tc>
          <w:tcPr>
            <w:tcW w:w="1039" w:type="dxa"/>
          </w:tcPr>
          <w:p w14:paraId="7453A6DC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8353424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C1E2A69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190</w:t>
            </w:r>
          </w:p>
        </w:tc>
        <w:tc>
          <w:tcPr>
            <w:tcW w:w="1039" w:type="dxa"/>
          </w:tcPr>
          <w:p w14:paraId="6C4DD61C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2</w:t>
            </w:r>
          </w:p>
        </w:tc>
        <w:tc>
          <w:tcPr>
            <w:tcW w:w="1039" w:type="dxa"/>
          </w:tcPr>
          <w:p w14:paraId="011BD375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</w:p>
        </w:tc>
      </w:tr>
      <w:tr w:rsidR="005205E4" w:rsidRPr="00177C70" w14:paraId="20A97C59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6B25E53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3D97499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85AFD08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207</w:t>
            </w:r>
          </w:p>
        </w:tc>
        <w:tc>
          <w:tcPr>
            <w:tcW w:w="1039" w:type="dxa"/>
          </w:tcPr>
          <w:p w14:paraId="25A9E184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292</w:t>
            </w:r>
          </w:p>
        </w:tc>
        <w:tc>
          <w:tcPr>
            <w:tcW w:w="1039" w:type="dxa"/>
          </w:tcPr>
          <w:p w14:paraId="013D54FB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8F1D45D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06CA995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291</w:t>
            </w:r>
          </w:p>
        </w:tc>
        <w:tc>
          <w:tcPr>
            <w:tcW w:w="1039" w:type="dxa"/>
          </w:tcPr>
          <w:p w14:paraId="43B2AE81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>
              <w:rPr>
                <w:rFonts w:asciiTheme="majorBidi" w:hAnsiTheme="majorBidi" w:cstheme="majorBidi"/>
                <w:sz w:val="18"/>
                <w:szCs w:val="18"/>
                <w:lang w:bidi="fa-IR"/>
              </w:rPr>
              <w:t>0.3</w:t>
            </w:r>
          </w:p>
        </w:tc>
        <w:tc>
          <w:tcPr>
            <w:tcW w:w="1039" w:type="dxa"/>
          </w:tcPr>
          <w:p w14:paraId="38DD6647" w14:textId="77777777" w:rsidR="005205E4" w:rsidRPr="00EB719B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</w:p>
        </w:tc>
      </w:tr>
      <w:tr w:rsidR="005205E4" w:rsidRPr="00177C70" w14:paraId="79FC4C56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11431E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ECB676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C499C6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2F01DCA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7</w:t>
            </w:r>
          </w:p>
        </w:tc>
        <w:tc>
          <w:tcPr>
            <w:tcW w:w="1039" w:type="dxa"/>
          </w:tcPr>
          <w:p w14:paraId="757BE12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C790B6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AB83D6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6</w:t>
            </w:r>
          </w:p>
        </w:tc>
        <w:tc>
          <w:tcPr>
            <w:tcW w:w="1039" w:type="dxa"/>
          </w:tcPr>
          <w:p w14:paraId="4919367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674C6CF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2</w:t>
            </w:r>
          </w:p>
        </w:tc>
      </w:tr>
      <w:tr w:rsidR="005205E4" w:rsidRPr="00177C70" w14:paraId="62D66FFE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F0989E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BFD780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5F38FF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3BE60F1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03DE50A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2C817D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14672E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2</w:t>
            </w:r>
          </w:p>
        </w:tc>
        <w:tc>
          <w:tcPr>
            <w:tcW w:w="1039" w:type="dxa"/>
          </w:tcPr>
          <w:p w14:paraId="16B3212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710B8AB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296D0009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7933C8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685543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3FDA28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2</w:t>
            </w:r>
          </w:p>
        </w:tc>
        <w:tc>
          <w:tcPr>
            <w:tcW w:w="1039" w:type="dxa"/>
          </w:tcPr>
          <w:p w14:paraId="3450938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5</w:t>
            </w:r>
          </w:p>
        </w:tc>
        <w:tc>
          <w:tcPr>
            <w:tcW w:w="1039" w:type="dxa"/>
          </w:tcPr>
          <w:p w14:paraId="1239236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510BD9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E468ED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6</w:t>
            </w:r>
          </w:p>
        </w:tc>
        <w:tc>
          <w:tcPr>
            <w:tcW w:w="1039" w:type="dxa"/>
          </w:tcPr>
          <w:p w14:paraId="53E2BC6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3C627D4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60688670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5A71AA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6B7750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710818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6</w:t>
            </w:r>
          </w:p>
        </w:tc>
        <w:tc>
          <w:tcPr>
            <w:tcW w:w="1039" w:type="dxa"/>
          </w:tcPr>
          <w:p w14:paraId="5F44F90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0</w:t>
            </w:r>
          </w:p>
        </w:tc>
        <w:tc>
          <w:tcPr>
            <w:tcW w:w="1039" w:type="dxa"/>
          </w:tcPr>
          <w:p w14:paraId="74130A4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97DA26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3CD13A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8</w:t>
            </w:r>
          </w:p>
        </w:tc>
        <w:tc>
          <w:tcPr>
            <w:tcW w:w="1039" w:type="dxa"/>
          </w:tcPr>
          <w:p w14:paraId="6D76CDC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01C0E6F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29B65EE0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4FA5D3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33D5FDD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378D1B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5</w:t>
            </w:r>
          </w:p>
        </w:tc>
        <w:tc>
          <w:tcPr>
            <w:tcW w:w="1039" w:type="dxa"/>
          </w:tcPr>
          <w:p w14:paraId="3D1134F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2</w:t>
            </w:r>
          </w:p>
        </w:tc>
        <w:tc>
          <w:tcPr>
            <w:tcW w:w="1039" w:type="dxa"/>
          </w:tcPr>
          <w:p w14:paraId="5828B98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D62177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72AABD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79</w:t>
            </w:r>
          </w:p>
        </w:tc>
        <w:tc>
          <w:tcPr>
            <w:tcW w:w="1039" w:type="dxa"/>
          </w:tcPr>
          <w:p w14:paraId="2B0E08E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5478648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364E0483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4626F3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6</w:t>
            </w:r>
          </w:p>
        </w:tc>
        <w:tc>
          <w:tcPr>
            <w:tcW w:w="1039" w:type="dxa"/>
          </w:tcPr>
          <w:p w14:paraId="5F50B75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369761B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53</w:t>
            </w:r>
          </w:p>
        </w:tc>
        <w:tc>
          <w:tcPr>
            <w:tcW w:w="1039" w:type="dxa"/>
          </w:tcPr>
          <w:p w14:paraId="688BCD9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7</w:t>
            </w:r>
          </w:p>
        </w:tc>
        <w:tc>
          <w:tcPr>
            <w:tcW w:w="1039" w:type="dxa"/>
          </w:tcPr>
          <w:p w14:paraId="565C0C1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448216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E36207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20</w:t>
            </w:r>
          </w:p>
        </w:tc>
        <w:tc>
          <w:tcPr>
            <w:tcW w:w="1039" w:type="dxa"/>
          </w:tcPr>
          <w:p w14:paraId="7D8964D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1AEDF7F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6D128ADB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A0FEA4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F9AC98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03335C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77A33AC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7</w:t>
            </w:r>
          </w:p>
        </w:tc>
        <w:tc>
          <w:tcPr>
            <w:tcW w:w="1039" w:type="dxa"/>
          </w:tcPr>
          <w:p w14:paraId="4C11FD1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9283D3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7C2491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037AE1D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1C36602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3</w:t>
            </w:r>
          </w:p>
        </w:tc>
      </w:tr>
      <w:tr w:rsidR="005205E4" w:rsidRPr="00177C70" w14:paraId="173BDBCA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B65EE9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>0.000</w:t>
            </w:r>
          </w:p>
        </w:tc>
        <w:tc>
          <w:tcPr>
            <w:tcW w:w="1039" w:type="dxa"/>
          </w:tcPr>
          <w:p w14:paraId="107EFA9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2601D5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8</w:t>
            </w:r>
          </w:p>
        </w:tc>
        <w:tc>
          <w:tcPr>
            <w:tcW w:w="1039" w:type="dxa"/>
          </w:tcPr>
          <w:p w14:paraId="6C526C1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3</w:t>
            </w:r>
          </w:p>
        </w:tc>
        <w:tc>
          <w:tcPr>
            <w:tcW w:w="1039" w:type="dxa"/>
          </w:tcPr>
          <w:p w14:paraId="3108C3E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84F8AB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E8A8C7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043B8B3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7B58C2F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4AD393E5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E6BA36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269A50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9EBDC8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5</w:t>
            </w:r>
          </w:p>
        </w:tc>
        <w:tc>
          <w:tcPr>
            <w:tcW w:w="1039" w:type="dxa"/>
          </w:tcPr>
          <w:p w14:paraId="0877CD4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3</w:t>
            </w:r>
          </w:p>
        </w:tc>
        <w:tc>
          <w:tcPr>
            <w:tcW w:w="1039" w:type="dxa"/>
          </w:tcPr>
          <w:p w14:paraId="770A28E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BCF19A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317F44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8</w:t>
            </w:r>
          </w:p>
        </w:tc>
        <w:tc>
          <w:tcPr>
            <w:tcW w:w="1039" w:type="dxa"/>
          </w:tcPr>
          <w:p w14:paraId="39044FF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757CABB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7300EB4D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1DD95E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CCD87D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6</w:t>
            </w:r>
          </w:p>
        </w:tc>
        <w:tc>
          <w:tcPr>
            <w:tcW w:w="1039" w:type="dxa"/>
          </w:tcPr>
          <w:p w14:paraId="13E19F7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5</w:t>
            </w:r>
          </w:p>
        </w:tc>
        <w:tc>
          <w:tcPr>
            <w:tcW w:w="1039" w:type="dxa"/>
          </w:tcPr>
          <w:p w14:paraId="51AFA04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1</w:t>
            </w:r>
          </w:p>
        </w:tc>
        <w:tc>
          <w:tcPr>
            <w:tcW w:w="1039" w:type="dxa"/>
          </w:tcPr>
          <w:p w14:paraId="59A57E6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CEF9D8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F7BD30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9</w:t>
            </w:r>
          </w:p>
        </w:tc>
        <w:tc>
          <w:tcPr>
            <w:tcW w:w="1039" w:type="dxa"/>
          </w:tcPr>
          <w:p w14:paraId="5C5CC01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6D4108F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036AB7DB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54FDC9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3CE4AD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C193C7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0</w:t>
            </w:r>
          </w:p>
        </w:tc>
        <w:tc>
          <w:tcPr>
            <w:tcW w:w="1039" w:type="dxa"/>
          </w:tcPr>
          <w:p w14:paraId="6F30B94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0</w:t>
            </w:r>
          </w:p>
        </w:tc>
        <w:tc>
          <w:tcPr>
            <w:tcW w:w="1039" w:type="dxa"/>
          </w:tcPr>
          <w:p w14:paraId="3B41C1B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4B1AEB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F87D05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8</w:t>
            </w:r>
          </w:p>
        </w:tc>
        <w:tc>
          <w:tcPr>
            <w:tcW w:w="1039" w:type="dxa"/>
          </w:tcPr>
          <w:p w14:paraId="6851304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0DB5683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51BF17B6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01C0BC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EFD76A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1CBD29C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53</w:t>
            </w:r>
          </w:p>
        </w:tc>
        <w:tc>
          <w:tcPr>
            <w:tcW w:w="1039" w:type="dxa"/>
          </w:tcPr>
          <w:p w14:paraId="1FF8739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96</w:t>
            </w:r>
          </w:p>
        </w:tc>
        <w:tc>
          <w:tcPr>
            <w:tcW w:w="1039" w:type="dxa"/>
          </w:tcPr>
          <w:p w14:paraId="197809F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D23A1A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AFD316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6</w:t>
            </w:r>
          </w:p>
        </w:tc>
        <w:tc>
          <w:tcPr>
            <w:tcW w:w="1039" w:type="dxa"/>
          </w:tcPr>
          <w:p w14:paraId="6E5C021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5AC8505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4BCEA1B7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AFD6F7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7AB0E7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856AEF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10831B5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6</w:t>
            </w:r>
          </w:p>
        </w:tc>
        <w:tc>
          <w:tcPr>
            <w:tcW w:w="1039" w:type="dxa"/>
          </w:tcPr>
          <w:p w14:paraId="10BD8C4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2BAB92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05D428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4CE854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31DB797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4</w:t>
            </w:r>
          </w:p>
        </w:tc>
      </w:tr>
      <w:tr w:rsidR="005205E4" w:rsidRPr="00177C70" w14:paraId="5DF02F3F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11ED62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709720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06744D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1</w:t>
            </w:r>
          </w:p>
        </w:tc>
        <w:tc>
          <w:tcPr>
            <w:tcW w:w="1039" w:type="dxa"/>
          </w:tcPr>
          <w:p w14:paraId="04C7BF1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3</w:t>
            </w:r>
          </w:p>
        </w:tc>
        <w:tc>
          <w:tcPr>
            <w:tcW w:w="1039" w:type="dxa"/>
          </w:tcPr>
          <w:p w14:paraId="7DFAEC4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E46997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579221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31DECB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0E0E842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1C3134ED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251596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5DEC1B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DBB784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5</w:t>
            </w:r>
          </w:p>
        </w:tc>
        <w:tc>
          <w:tcPr>
            <w:tcW w:w="1039" w:type="dxa"/>
          </w:tcPr>
          <w:p w14:paraId="0C01347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0</w:t>
            </w:r>
          </w:p>
        </w:tc>
        <w:tc>
          <w:tcPr>
            <w:tcW w:w="1039" w:type="dxa"/>
          </w:tcPr>
          <w:p w14:paraId="2546DE2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AC529A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8DAC67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BFC162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</w:t>
            </w:r>
          </w:p>
        </w:tc>
        <w:tc>
          <w:tcPr>
            <w:tcW w:w="1039" w:type="dxa"/>
          </w:tcPr>
          <w:p w14:paraId="00E9962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3816F81F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6C81FC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677AC5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81B205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6</w:t>
            </w:r>
          </w:p>
        </w:tc>
        <w:tc>
          <w:tcPr>
            <w:tcW w:w="1039" w:type="dxa"/>
          </w:tcPr>
          <w:p w14:paraId="63B3A71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3</w:t>
            </w:r>
          </w:p>
        </w:tc>
        <w:tc>
          <w:tcPr>
            <w:tcW w:w="1039" w:type="dxa"/>
          </w:tcPr>
          <w:p w14:paraId="7E1D9A6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0BA6AF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AA5787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90C448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46AEB9B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65668C1E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4398CE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EDFA3B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498212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3</w:t>
            </w:r>
          </w:p>
        </w:tc>
        <w:tc>
          <w:tcPr>
            <w:tcW w:w="1039" w:type="dxa"/>
          </w:tcPr>
          <w:p w14:paraId="4B3CE38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93</w:t>
            </w:r>
          </w:p>
        </w:tc>
        <w:tc>
          <w:tcPr>
            <w:tcW w:w="1039" w:type="dxa"/>
          </w:tcPr>
          <w:p w14:paraId="79F1B6B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8FC64C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5B3D4E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EFC7AB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26FD7B0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5FC97F41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A1A586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FBE4AC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247623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2</w:t>
            </w:r>
          </w:p>
        </w:tc>
        <w:tc>
          <w:tcPr>
            <w:tcW w:w="1039" w:type="dxa"/>
          </w:tcPr>
          <w:p w14:paraId="17900BD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94</w:t>
            </w:r>
          </w:p>
        </w:tc>
        <w:tc>
          <w:tcPr>
            <w:tcW w:w="1039" w:type="dxa"/>
          </w:tcPr>
          <w:p w14:paraId="0C21DBA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9F3FB7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002083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9025B4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0A75AF0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5015C44F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023D24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946DCB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E8D1F2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06F2205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7</w:t>
            </w:r>
          </w:p>
        </w:tc>
        <w:tc>
          <w:tcPr>
            <w:tcW w:w="1039" w:type="dxa"/>
          </w:tcPr>
          <w:p w14:paraId="11CFBAE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9419E6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566027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6</w:t>
            </w:r>
          </w:p>
        </w:tc>
        <w:tc>
          <w:tcPr>
            <w:tcW w:w="1039" w:type="dxa"/>
          </w:tcPr>
          <w:p w14:paraId="0579B2E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28D009D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5</w:t>
            </w:r>
          </w:p>
        </w:tc>
      </w:tr>
      <w:tr w:rsidR="005205E4" w:rsidRPr="00177C70" w14:paraId="5C7D4126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E18F0A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DD5FED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59EE18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5B3E432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7EA2B32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2BF379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CC512B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7</w:t>
            </w:r>
          </w:p>
        </w:tc>
        <w:tc>
          <w:tcPr>
            <w:tcW w:w="1039" w:type="dxa"/>
          </w:tcPr>
          <w:p w14:paraId="6F6CF04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414A5A7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5CD85782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C39384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A31D89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54EBA9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5</w:t>
            </w:r>
          </w:p>
        </w:tc>
        <w:tc>
          <w:tcPr>
            <w:tcW w:w="1039" w:type="dxa"/>
          </w:tcPr>
          <w:p w14:paraId="6858693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5</w:t>
            </w:r>
          </w:p>
        </w:tc>
        <w:tc>
          <w:tcPr>
            <w:tcW w:w="1039" w:type="dxa"/>
          </w:tcPr>
          <w:p w14:paraId="22C8B49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8C5411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25E5A8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3</w:t>
            </w:r>
          </w:p>
        </w:tc>
        <w:tc>
          <w:tcPr>
            <w:tcW w:w="1039" w:type="dxa"/>
          </w:tcPr>
          <w:p w14:paraId="48C3EB1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1F1DFF5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42FB2AFB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2A1FFF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BE4F26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935483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8</w:t>
            </w:r>
          </w:p>
        </w:tc>
        <w:tc>
          <w:tcPr>
            <w:tcW w:w="1039" w:type="dxa"/>
          </w:tcPr>
          <w:p w14:paraId="7C1F5EA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9</w:t>
            </w:r>
          </w:p>
        </w:tc>
        <w:tc>
          <w:tcPr>
            <w:tcW w:w="1039" w:type="dxa"/>
          </w:tcPr>
          <w:p w14:paraId="5A7F519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169B96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FF9F94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8</w:t>
            </w:r>
          </w:p>
        </w:tc>
        <w:tc>
          <w:tcPr>
            <w:tcW w:w="1039" w:type="dxa"/>
          </w:tcPr>
          <w:p w14:paraId="23DC413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53BE34C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4C56A0B1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8ACA89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2CD692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D48AA8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5</w:t>
            </w:r>
          </w:p>
        </w:tc>
        <w:tc>
          <w:tcPr>
            <w:tcW w:w="1039" w:type="dxa"/>
          </w:tcPr>
          <w:p w14:paraId="57C2EC4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7</w:t>
            </w:r>
          </w:p>
        </w:tc>
        <w:tc>
          <w:tcPr>
            <w:tcW w:w="1039" w:type="dxa"/>
          </w:tcPr>
          <w:p w14:paraId="6BF088C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5BC6B0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863981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71</w:t>
            </w:r>
          </w:p>
        </w:tc>
        <w:tc>
          <w:tcPr>
            <w:tcW w:w="1039" w:type="dxa"/>
          </w:tcPr>
          <w:p w14:paraId="0FCE269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72AC055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772DBFF5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25F935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7A395A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9B0A12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61</w:t>
            </w:r>
          </w:p>
        </w:tc>
        <w:tc>
          <w:tcPr>
            <w:tcW w:w="1039" w:type="dxa"/>
          </w:tcPr>
          <w:p w14:paraId="0823103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0</w:t>
            </w:r>
          </w:p>
        </w:tc>
        <w:tc>
          <w:tcPr>
            <w:tcW w:w="1039" w:type="dxa"/>
          </w:tcPr>
          <w:p w14:paraId="4431C68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49AEE6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6B7F34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5</w:t>
            </w:r>
          </w:p>
        </w:tc>
        <w:tc>
          <w:tcPr>
            <w:tcW w:w="1039" w:type="dxa"/>
          </w:tcPr>
          <w:p w14:paraId="59FDB8A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75A2874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1043368D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12A075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467D59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E79E4E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54F9D6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0A57563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3921F0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7BCC36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8</w:t>
            </w:r>
          </w:p>
        </w:tc>
        <w:tc>
          <w:tcPr>
            <w:tcW w:w="1039" w:type="dxa"/>
          </w:tcPr>
          <w:p w14:paraId="0FA1364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36AC6FA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6</w:t>
            </w:r>
          </w:p>
        </w:tc>
      </w:tr>
      <w:tr w:rsidR="005205E4" w:rsidRPr="00177C70" w14:paraId="1E9AB959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D90888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CD1891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D8420A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6</w:t>
            </w:r>
          </w:p>
        </w:tc>
        <w:tc>
          <w:tcPr>
            <w:tcW w:w="1039" w:type="dxa"/>
          </w:tcPr>
          <w:p w14:paraId="50E65BF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3063321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885F6B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655F00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59E6A69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0092E65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223D680C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0C551D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CE1878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318FCC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8</w:t>
            </w:r>
          </w:p>
        </w:tc>
        <w:tc>
          <w:tcPr>
            <w:tcW w:w="1039" w:type="dxa"/>
          </w:tcPr>
          <w:p w14:paraId="40A63F5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4</w:t>
            </w:r>
          </w:p>
        </w:tc>
        <w:tc>
          <w:tcPr>
            <w:tcW w:w="1039" w:type="dxa"/>
          </w:tcPr>
          <w:p w14:paraId="44D9A58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CB0A40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F928FC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3</w:t>
            </w:r>
          </w:p>
        </w:tc>
        <w:tc>
          <w:tcPr>
            <w:tcW w:w="1039" w:type="dxa"/>
          </w:tcPr>
          <w:p w14:paraId="44A2349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1DC824E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71B09E42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8CD66E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AF298B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7DA9A8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6</w:t>
            </w:r>
          </w:p>
        </w:tc>
        <w:tc>
          <w:tcPr>
            <w:tcW w:w="1039" w:type="dxa"/>
          </w:tcPr>
          <w:p w14:paraId="1866D6E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9</w:t>
            </w:r>
          </w:p>
        </w:tc>
        <w:tc>
          <w:tcPr>
            <w:tcW w:w="1039" w:type="dxa"/>
          </w:tcPr>
          <w:p w14:paraId="3C50309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B65F42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154D62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8</w:t>
            </w:r>
          </w:p>
        </w:tc>
        <w:tc>
          <w:tcPr>
            <w:tcW w:w="1039" w:type="dxa"/>
          </w:tcPr>
          <w:p w14:paraId="6EA7BF5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3463BF5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26D88052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FB43D8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0A8CE6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702993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1</w:t>
            </w:r>
          </w:p>
        </w:tc>
        <w:tc>
          <w:tcPr>
            <w:tcW w:w="1039" w:type="dxa"/>
          </w:tcPr>
          <w:p w14:paraId="49BC800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78</w:t>
            </w:r>
          </w:p>
        </w:tc>
        <w:tc>
          <w:tcPr>
            <w:tcW w:w="1039" w:type="dxa"/>
          </w:tcPr>
          <w:p w14:paraId="5F87D34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8C1ED2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2B3527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3</w:t>
            </w:r>
          </w:p>
        </w:tc>
        <w:tc>
          <w:tcPr>
            <w:tcW w:w="1039" w:type="dxa"/>
          </w:tcPr>
          <w:p w14:paraId="746ECDA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59D3A11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63A73DB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ABF98C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3545BE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656E92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2</w:t>
            </w:r>
          </w:p>
        </w:tc>
        <w:tc>
          <w:tcPr>
            <w:tcW w:w="1039" w:type="dxa"/>
          </w:tcPr>
          <w:p w14:paraId="5F3AC85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5</w:t>
            </w:r>
          </w:p>
        </w:tc>
        <w:tc>
          <w:tcPr>
            <w:tcW w:w="1039" w:type="dxa"/>
          </w:tcPr>
          <w:p w14:paraId="6D24C6A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6E53FE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3D1F90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8</w:t>
            </w:r>
          </w:p>
        </w:tc>
        <w:tc>
          <w:tcPr>
            <w:tcW w:w="1039" w:type="dxa"/>
          </w:tcPr>
          <w:p w14:paraId="794A850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3ADDA24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6F41961A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1F7204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09DD6E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4A1B9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5011F24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5B88A05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37C81A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A85A44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73FCFB4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4B3FF25C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7</w:t>
            </w:r>
          </w:p>
        </w:tc>
      </w:tr>
      <w:tr w:rsidR="005205E4" w:rsidRPr="00177C70" w14:paraId="0E0FDB0C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22845C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E08BC9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0374DD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8</w:t>
            </w:r>
          </w:p>
        </w:tc>
        <w:tc>
          <w:tcPr>
            <w:tcW w:w="1039" w:type="dxa"/>
          </w:tcPr>
          <w:p w14:paraId="74B1DCF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6675C6F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F5FD60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AA225D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3</w:t>
            </w:r>
          </w:p>
        </w:tc>
        <w:tc>
          <w:tcPr>
            <w:tcW w:w="1039" w:type="dxa"/>
          </w:tcPr>
          <w:p w14:paraId="29920FB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6371567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09E91BA3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153027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892AEC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E46F0E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3</w:t>
            </w:r>
          </w:p>
        </w:tc>
        <w:tc>
          <w:tcPr>
            <w:tcW w:w="1039" w:type="dxa"/>
          </w:tcPr>
          <w:p w14:paraId="3296045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6</w:t>
            </w:r>
          </w:p>
        </w:tc>
        <w:tc>
          <w:tcPr>
            <w:tcW w:w="1039" w:type="dxa"/>
          </w:tcPr>
          <w:p w14:paraId="4030B59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7B3996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011EB8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3</w:t>
            </w:r>
          </w:p>
        </w:tc>
        <w:tc>
          <w:tcPr>
            <w:tcW w:w="1039" w:type="dxa"/>
          </w:tcPr>
          <w:p w14:paraId="3A864AD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4CF263B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1EC91B5E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ED5E4C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EB57DD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3AA07D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6</w:t>
            </w:r>
          </w:p>
        </w:tc>
        <w:tc>
          <w:tcPr>
            <w:tcW w:w="1039" w:type="dxa"/>
          </w:tcPr>
          <w:p w14:paraId="7CFA748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8</w:t>
            </w:r>
          </w:p>
        </w:tc>
        <w:tc>
          <w:tcPr>
            <w:tcW w:w="1039" w:type="dxa"/>
          </w:tcPr>
          <w:p w14:paraId="2F55413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4B3199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5E8B9E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0</w:t>
            </w:r>
          </w:p>
        </w:tc>
        <w:tc>
          <w:tcPr>
            <w:tcW w:w="1039" w:type="dxa"/>
          </w:tcPr>
          <w:p w14:paraId="1C31827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32666F5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05964F0B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42BADA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AB2BF7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667BDC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6</w:t>
            </w:r>
          </w:p>
        </w:tc>
        <w:tc>
          <w:tcPr>
            <w:tcW w:w="1039" w:type="dxa"/>
          </w:tcPr>
          <w:p w14:paraId="04E83FB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5</w:t>
            </w:r>
          </w:p>
        </w:tc>
        <w:tc>
          <w:tcPr>
            <w:tcW w:w="1039" w:type="dxa"/>
          </w:tcPr>
          <w:p w14:paraId="5CE0B01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2D011B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344452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9</w:t>
            </w:r>
          </w:p>
        </w:tc>
        <w:tc>
          <w:tcPr>
            <w:tcW w:w="1039" w:type="dxa"/>
          </w:tcPr>
          <w:p w14:paraId="1D1E322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2A75D5C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2761E33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2630B1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CAE91F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0223AD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53</w:t>
            </w:r>
          </w:p>
        </w:tc>
        <w:tc>
          <w:tcPr>
            <w:tcW w:w="1039" w:type="dxa"/>
          </w:tcPr>
          <w:p w14:paraId="2C385E5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8</w:t>
            </w:r>
          </w:p>
        </w:tc>
        <w:tc>
          <w:tcPr>
            <w:tcW w:w="1039" w:type="dxa"/>
          </w:tcPr>
          <w:p w14:paraId="098707D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C44A8B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1090D4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8</w:t>
            </w:r>
          </w:p>
        </w:tc>
        <w:tc>
          <w:tcPr>
            <w:tcW w:w="1039" w:type="dxa"/>
          </w:tcPr>
          <w:p w14:paraId="234F61B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37648C29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0DD5D93B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156015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B7ED42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B9CC85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68BE569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690DE14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487967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0A425E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6</w:t>
            </w:r>
          </w:p>
        </w:tc>
        <w:tc>
          <w:tcPr>
            <w:tcW w:w="1039" w:type="dxa"/>
          </w:tcPr>
          <w:p w14:paraId="644DE9A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1C0884A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8</w:t>
            </w:r>
          </w:p>
        </w:tc>
      </w:tr>
      <w:tr w:rsidR="005205E4" w:rsidRPr="00177C70" w14:paraId="42E1C18B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FFB68C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AEE700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84DAEE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173C1B1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1</w:t>
            </w:r>
          </w:p>
        </w:tc>
        <w:tc>
          <w:tcPr>
            <w:tcW w:w="1039" w:type="dxa"/>
          </w:tcPr>
          <w:p w14:paraId="77E7A07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C03B2A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4EA483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3</w:t>
            </w:r>
          </w:p>
        </w:tc>
        <w:tc>
          <w:tcPr>
            <w:tcW w:w="1039" w:type="dxa"/>
          </w:tcPr>
          <w:p w14:paraId="2AE1A77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2DE19A1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39FA1F42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9CAD320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512667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DF1B60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6</w:t>
            </w:r>
          </w:p>
        </w:tc>
        <w:tc>
          <w:tcPr>
            <w:tcW w:w="1039" w:type="dxa"/>
          </w:tcPr>
          <w:p w14:paraId="4CE0F95E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7</w:t>
            </w:r>
          </w:p>
        </w:tc>
        <w:tc>
          <w:tcPr>
            <w:tcW w:w="1039" w:type="dxa"/>
          </w:tcPr>
          <w:p w14:paraId="6DCB684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F6C89E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1F2D3D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1</w:t>
            </w:r>
          </w:p>
        </w:tc>
        <w:tc>
          <w:tcPr>
            <w:tcW w:w="1039" w:type="dxa"/>
          </w:tcPr>
          <w:p w14:paraId="0BB6653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6F55646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1632438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B8DFE6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>0.000</w:t>
            </w:r>
          </w:p>
        </w:tc>
        <w:tc>
          <w:tcPr>
            <w:tcW w:w="1039" w:type="dxa"/>
          </w:tcPr>
          <w:p w14:paraId="216627B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70F417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6</w:t>
            </w:r>
          </w:p>
        </w:tc>
        <w:tc>
          <w:tcPr>
            <w:tcW w:w="1039" w:type="dxa"/>
          </w:tcPr>
          <w:p w14:paraId="4F4F8131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1</w:t>
            </w:r>
          </w:p>
        </w:tc>
        <w:tc>
          <w:tcPr>
            <w:tcW w:w="1039" w:type="dxa"/>
          </w:tcPr>
          <w:p w14:paraId="381C2485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AB1D57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357E7B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4</w:t>
            </w:r>
          </w:p>
        </w:tc>
        <w:tc>
          <w:tcPr>
            <w:tcW w:w="1039" w:type="dxa"/>
          </w:tcPr>
          <w:p w14:paraId="5E61200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4F15E65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54C4A792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154E35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0A33A6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104768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8</w:t>
            </w:r>
          </w:p>
        </w:tc>
        <w:tc>
          <w:tcPr>
            <w:tcW w:w="1039" w:type="dxa"/>
          </w:tcPr>
          <w:p w14:paraId="4344159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5</w:t>
            </w:r>
          </w:p>
        </w:tc>
        <w:tc>
          <w:tcPr>
            <w:tcW w:w="1039" w:type="dxa"/>
          </w:tcPr>
          <w:p w14:paraId="25FC7DE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769DB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B8C97E4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95</w:t>
            </w:r>
          </w:p>
        </w:tc>
        <w:tc>
          <w:tcPr>
            <w:tcW w:w="1039" w:type="dxa"/>
          </w:tcPr>
          <w:p w14:paraId="5BAC0B0D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7230CA0F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5205E4" w:rsidRPr="00177C70" w14:paraId="7E87EDEB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75D6B4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5E93118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E0D6FAA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5</w:t>
            </w:r>
          </w:p>
        </w:tc>
        <w:tc>
          <w:tcPr>
            <w:tcW w:w="1039" w:type="dxa"/>
          </w:tcPr>
          <w:p w14:paraId="34818FA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6</w:t>
            </w:r>
          </w:p>
        </w:tc>
        <w:tc>
          <w:tcPr>
            <w:tcW w:w="1039" w:type="dxa"/>
          </w:tcPr>
          <w:p w14:paraId="697174D3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09BBD76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1C0268B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9</w:t>
            </w:r>
          </w:p>
        </w:tc>
        <w:tc>
          <w:tcPr>
            <w:tcW w:w="1039" w:type="dxa"/>
          </w:tcPr>
          <w:p w14:paraId="339371B2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3A7D9347" w14:textId="77777777" w:rsidR="005205E4" w:rsidRPr="00177C70" w:rsidRDefault="005205E4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</w:tbl>
    <w:p w14:paraId="2F9C9F6C" w14:textId="77777777" w:rsidR="005205E4" w:rsidRPr="00B7745C" w:rsidRDefault="005205E4" w:rsidP="005205E4">
      <w:pPr>
        <w:pStyle w:val="a2"/>
        <w:bidi/>
        <w:rPr>
          <w:rFonts w:cs="B Lotus"/>
          <w:sz w:val="22"/>
          <w:rtl/>
        </w:rPr>
      </w:pPr>
    </w:p>
    <w:p w14:paraId="4F44318E" w14:textId="77777777" w:rsidR="008B35AC" w:rsidRPr="00B7745C" w:rsidRDefault="008B35AC" w:rsidP="008B35AC">
      <w:pPr>
        <w:pStyle w:val="a2"/>
        <w:bidi/>
        <w:rPr>
          <w:rFonts w:cs="B Lotus"/>
          <w:sz w:val="22"/>
          <w:rtl/>
          <w:lang w:bidi="fa-IR"/>
        </w:rPr>
      </w:pPr>
      <w:bookmarkStart w:id="4" w:name="_Toc122797160"/>
      <w:r w:rsidRPr="00B7745C">
        <w:rPr>
          <w:rFonts w:cs="B Lotus" w:hint="cs"/>
          <w:sz w:val="22"/>
          <w:rtl/>
        </w:rPr>
        <w:t>جدول 5-6. مقایسه نتایج تاثیر حمله صفربر</w:t>
      </w:r>
      <w:r w:rsidRPr="00B7745C">
        <w:rPr>
          <w:rFonts w:asciiTheme="majorBidi" w:hAnsiTheme="majorBidi" w:cs="B Lotus"/>
          <w:sz w:val="22"/>
        </w:rPr>
        <w:t>LSB</w:t>
      </w:r>
      <w:r w:rsidRPr="00B7745C">
        <w:rPr>
          <w:rFonts w:asciiTheme="majorBidi" w:hAnsiTheme="majorBidi" w:cs="B Lotus" w:hint="cs"/>
          <w:sz w:val="22"/>
          <w:rtl/>
        </w:rPr>
        <w:t xml:space="preserve">  در</w:t>
      </w:r>
      <w:r w:rsidRPr="00B7745C">
        <w:rPr>
          <w:rFonts w:cs="B Lotus" w:hint="cs"/>
          <w:sz w:val="22"/>
          <w:rtl/>
        </w:rPr>
        <w:t xml:space="preserve"> دوررویکرد پیشنهادی باسایرروش</w:t>
      </w:r>
      <w:r w:rsidRPr="00B7745C">
        <w:rPr>
          <w:rFonts w:cs="B Lotus"/>
          <w:sz w:val="22"/>
          <w:rtl/>
        </w:rPr>
        <w:softHyphen/>
      </w:r>
      <w:r w:rsidRPr="00B7745C">
        <w:rPr>
          <w:rFonts w:cs="B Lotus" w:hint="cs"/>
          <w:sz w:val="22"/>
          <w:rtl/>
        </w:rPr>
        <w:t>های کوانتومی</w:t>
      </w:r>
      <w:bookmarkEnd w:id="4"/>
    </w:p>
    <w:tbl>
      <w:tblPr>
        <w:tblStyle w:val="PlainTable2"/>
        <w:tblpPr w:leftFromText="180" w:rightFromText="180" w:vertAnchor="text" w:horzAnchor="margin" w:tblpXSpec="center" w:tblpY="59"/>
        <w:bidiVisual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8"/>
        <w:gridCol w:w="1039"/>
        <w:gridCol w:w="1039"/>
        <w:gridCol w:w="1039"/>
        <w:gridCol w:w="1039"/>
        <w:gridCol w:w="1039"/>
        <w:gridCol w:w="1039"/>
        <w:gridCol w:w="1039"/>
        <w:gridCol w:w="1039"/>
      </w:tblGrid>
      <w:tr w:rsidR="0046605A" w:rsidRPr="00177C70" w14:paraId="2649DE05" w14:textId="77777777" w:rsidTr="00BC25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41173D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QBEH</w:t>
            </w:r>
          </w:p>
        </w:tc>
        <w:tc>
          <w:tcPr>
            <w:tcW w:w="1039" w:type="dxa"/>
          </w:tcPr>
          <w:p w14:paraId="4C95414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QSEH</w:t>
            </w:r>
          </w:p>
        </w:tc>
        <w:tc>
          <w:tcPr>
            <w:tcW w:w="1039" w:type="dxa"/>
          </w:tcPr>
          <w:p w14:paraId="14F69358" w14:textId="6ABD03E0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QLSB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Nejad&lt;/Author&gt;&lt;Year&gt;2019&lt;/Year&gt;&lt;RecNum&gt;34&lt;/RecNum&gt;&lt;DisplayText&gt;[35]&lt;/DisplayText&gt;&lt;record&gt;&lt;rec-number&gt;34&lt;/rec-number&gt;&lt;foreign-keys&gt;&lt;key app="EN" db-id="z02zf2vale5p9jedzs7v2driwsz2zwe9900s" timestamp="1645374493"&gt;34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LSB-based quantum audio watermarking using MSB as arbiter&lt;/title&gt;&lt;secondary-title&gt;International Journal of Theoretical Physics&lt;/secondary-title&gt;&lt;/titles&gt;&lt;periodical&gt;&lt;full-title&gt;International Journal of Theoretical Physics&lt;/full-title&gt;&lt;/periodical&gt;&lt;pages&gt;3828-3851&lt;/pages&gt;&lt;volume&gt;58&lt;/volume&gt;&lt;number&gt;11&lt;/number&gt;&lt;dates&gt;&lt;year&gt;2019&lt;/year&gt;&lt;/dates&gt;&lt;isbn&gt;1572-9575&lt;/isbn&gt;&lt;urls&gt;&lt;/urls&gt;&lt;/record&gt;&lt;/Cite&gt;&lt;/EndNote&gt;</w:instrTex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[35]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527F5A2E" w14:textId="2EA1A7A9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QLSB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Nejad&lt;/Author&gt;&lt;Year&gt;2020&lt;/Year&gt;&lt;RecNum&gt;36&lt;/RecNum&gt;&lt;DisplayText&gt;[36]&lt;/DisplayText&gt;&lt;record&gt;&lt;rec-number&gt;36&lt;/rec-number&gt;&lt;foreign-keys&gt;&lt;key app="EN" db-id="z02zf2vale5p9jedzs7v2driwsz2zwe9900s" timestamp="1645374544"&gt;36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enhanced LSB-based quantum audio watermarking scheme for nano communication networks&lt;/title&gt;&lt;secondary-title&gt;Multimedia Tools and Applications&lt;/secondary-title&gt;&lt;/titles&gt;&lt;periodical&gt;&lt;full-title&gt;Multimedia Tools and Applications&lt;/full-title&gt;&lt;/periodical&gt;&lt;pages&gt;26489-26515&lt;/pages&gt;&lt;volume&gt;79&lt;/volume&gt;&lt;number&gt;35&lt;/number&gt;&lt;dates&gt;&lt;year&gt;2020&lt;/year&gt;&lt;/dates&gt;&lt;isbn&gt;1573-7721&lt;/isbn&gt;&lt;urls&gt;&lt;/urls&gt;&lt;/record&gt;&lt;/Cite&gt;&lt;/EndNote&gt;</w:instrTex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[36]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7AB36DED" w14:textId="5F3A7A1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LSQ3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[23]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508D076C" w14:textId="7603364F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LSQ2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[23]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4D628A7B" w14:textId="260C10B6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cLSQ1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20"/>
                <w:szCs w:val="20"/>
                <w:lang w:bidi="fa-IR"/>
              </w:rPr>
              <w:t>[23]</w:t>
            </w: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1039" w:type="dxa"/>
          </w:tcPr>
          <w:p w14:paraId="58677F2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1-p</w:t>
            </w:r>
          </w:p>
        </w:tc>
        <w:tc>
          <w:tcPr>
            <w:tcW w:w="1039" w:type="dxa"/>
          </w:tcPr>
          <w:p w14:paraId="1584E4C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/</w:t>
            </w:r>
            <w:proofErr w:type="spellStart"/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flipnoise</w:t>
            </w:r>
            <w:proofErr w:type="spellEnd"/>
          </w:p>
        </w:tc>
      </w:tr>
      <w:tr w:rsidR="0046605A" w:rsidRPr="00177C70" w14:paraId="2C0B1D66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AD727F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B258A9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A41DA7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2B67798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3BAEDA0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DEF4D8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07D3D9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7FB0504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2A05654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1</w:t>
            </w:r>
          </w:p>
        </w:tc>
      </w:tr>
      <w:tr w:rsidR="0046605A" w:rsidRPr="00177C70" w14:paraId="1F92544C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173AC4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DA4A13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FC9A62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75F7101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2230FC9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C56727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B72EC2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8</w:t>
            </w:r>
          </w:p>
        </w:tc>
        <w:tc>
          <w:tcPr>
            <w:tcW w:w="1039" w:type="dxa"/>
          </w:tcPr>
          <w:p w14:paraId="72DA0CE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322DBC0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28374D5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BB8AA9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67571E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9F2E8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1</w:t>
            </w:r>
          </w:p>
        </w:tc>
        <w:tc>
          <w:tcPr>
            <w:tcW w:w="1039" w:type="dxa"/>
          </w:tcPr>
          <w:p w14:paraId="0FC84D0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4</w:t>
            </w:r>
          </w:p>
        </w:tc>
        <w:tc>
          <w:tcPr>
            <w:tcW w:w="1039" w:type="dxa"/>
          </w:tcPr>
          <w:p w14:paraId="123EEB0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2CBCA0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F116D5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7</w:t>
            </w:r>
          </w:p>
        </w:tc>
        <w:tc>
          <w:tcPr>
            <w:tcW w:w="1039" w:type="dxa"/>
          </w:tcPr>
          <w:p w14:paraId="4A9D834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17C2AD6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A906596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825C12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B6F003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C67B65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4</w:t>
            </w:r>
          </w:p>
        </w:tc>
        <w:tc>
          <w:tcPr>
            <w:tcW w:w="1039" w:type="dxa"/>
          </w:tcPr>
          <w:p w14:paraId="31CAED3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4</w:t>
            </w:r>
          </w:p>
        </w:tc>
        <w:tc>
          <w:tcPr>
            <w:tcW w:w="1039" w:type="dxa"/>
          </w:tcPr>
          <w:p w14:paraId="50FB271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E170AC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50525F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0</w:t>
            </w:r>
          </w:p>
        </w:tc>
        <w:tc>
          <w:tcPr>
            <w:tcW w:w="1039" w:type="dxa"/>
          </w:tcPr>
          <w:p w14:paraId="118E855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239E4A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14FFBDD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095D8A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FA62CA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50AF6C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0</w:t>
            </w:r>
          </w:p>
        </w:tc>
        <w:tc>
          <w:tcPr>
            <w:tcW w:w="1039" w:type="dxa"/>
          </w:tcPr>
          <w:p w14:paraId="20AA057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0</w:t>
            </w:r>
          </w:p>
        </w:tc>
        <w:tc>
          <w:tcPr>
            <w:tcW w:w="1039" w:type="dxa"/>
          </w:tcPr>
          <w:p w14:paraId="35A1540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921F65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6F491B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0</w:t>
            </w:r>
          </w:p>
        </w:tc>
        <w:tc>
          <w:tcPr>
            <w:tcW w:w="1039" w:type="dxa"/>
          </w:tcPr>
          <w:p w14:paraId="1F86199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76901A5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673BF3D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47E08D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2267C8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984C9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1</w:t>
            </w:r>
          </w:p>
        </w:tc>
        <w:tc>
          <w:tcPr>
            <w:tcW w:w="1039" w:type="dxa"/>
          </w:tcPr>
          <w:p w14:paraId="46266D4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6</w:t>
            </w:r>
          </w:p>
        </w:tc>
        <w:tc>
          <w:tcPr>
            <w:tcW w:w="1039" w:type="dxa"/>
          </w:tcPr>
          <w:p w14:paraId="4B3C3EC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140176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2CF9BF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7</w:t>
            </w:r>
          </w:p>
        </w:tc>
        <w:tc>
          <w:tcPr>
            <w:tcW w:w="1039" w:type="dxa"/>
          </w:tcPr>
          <w:p w14:paraId="219F5E1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79E9B93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FA7FE38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17C40A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6C8468A" w14:textId="77777777" w:rsidR="0046605A" w:rsidRPr="007566DB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7566DB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C47054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BA188C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6</w:t>
            </w:r>
          </w:p>
        </w:tc>
        <w:tc>
          <w:tcPr>
            <w:tcW w:w="1039" w:type="dxa"/>
          </w:tcPr>
          <w:p w14:paraId="1F07E41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CC57AD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F05ED4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2</w:t>
            </w:r>
          </w:p>
        </w:tc>
        <w:tc>
          <w:tcPr>
            <w:tcW w:w="1039" w:type="dxa"/>
          </w:tcPr>
          <w:p w14:paraId="716BD96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51817D1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2</w:t>
            </w:r>
          </w:p>
        </w:tc>
      </w:tr>
      <w:tr w:rsidR="0046605A" w:rsidRPr="00177C70" w14:paraId="30B50959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AD08CA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DB0A222" w14:textId="77777777" w:rsidR="0046605A" w:rsidRPr="007566DB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7566DB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C48C66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5EF0EF6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7</w:t>
            </w:r>
          </w:p>
        </w:tc>
        <w:tc>
          <w:tcPr>
            <w:tcW w:w="1039" w:type="dxa"/>
          </w:tcPr>
          <w:p w14:paraId="5C1E32C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D8E60F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A29F24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2640DA9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210DFD2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9338D84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C3468C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1A59FFE" w14:textId="77777777" w:rsidR="0046605A" w:rsidRPr="007566DB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7566DB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9F7C87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7</w:t>
            </w:r>
          </w:p>
        </w:tc>
        <w:tc>
          <w:tcPr>
            <w:tcW w:w="1039" w:type="dxa"/>
          </w:tcPr>
          <w:p w14:paraId="31D2340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1</w:t>
            </w:r>
          </w:p>
        </w:tc>
        <w:tc>
          <w:tcPr>
            <w:tcW w:w="1039" w:type="dxa"/>
          </w:tcPr>
          <w:p w14:paraId="6821DBC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3E39C4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5FA7F0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3E39C4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5E8C9F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8</w:t>
            </w:r>
          </w:p>
        </w:tc>
        <w:tc>
          <w:tcPr>
            <w:tcW w:w="1039" w:type="dxa"/>
          </w:tcPr>
          <w:p w14:paraId="6E9839F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60F52FB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647A160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9C8D03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7E921A6" w14:textId="77777777" w:rsidR="0046605A" w:rsidRPr="007566DB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7566DB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5BCE2A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9</w:t>
            </w:r>
          </w:p>
        </w:tc>
        <w:tc>
          <w:tcPr>
            <w:tcW w:w="1039" w:type="dxa"/>
          </w:tcPr>
          <w:p w14:paraId="7A50ECF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0</w:t>
            </w:r>
          </w:p>
        </w:tc>
        <w:tc>
          <w:tcPr>
            <w:tcW w:w="1039" w:type="dxa"/>
          </w:tcPr>
          <w:p w14:paraId="0D9FFC6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DA2BD4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744400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5</w:t>
            </w:r>
          </w:p>
        </w:tc>
        <w:tc>
          <w:tcPr>
            <w:tcW w:w="1039" w:type="dxa"/>
          </w:tcPr>
          <w:p w14:paraId="10595AA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4EF8B51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4E5345A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506A2E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AA59A78" w14:textId="77777777" w:rsidR="0046605A" w:rsidRPr="007566DB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7566DB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E23B9F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3</w:t>
            </w:r>
          </w:p>
        </w:tc>
        <w:tc>
          <w:tcPr>
            <w:tcW w:w="1039" w:type="dxa"/>
          </w:tcPr>
          <w:p w14:paraId="1BA1564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3</w:t>
            </w:r>
          </w:p>
        </w:tc>
        <w:tc>
          <w:tcPr>
            <w:tcW w:w="1039" w:type="dxa"/>
          </w:tcPr>
          <w:p w14:paraId="1777A1B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383744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5105AE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6</w:t>
            </w:r>
          </w:p>
        </w:tc>
        <w:tc>
          <w:tcPr>
            <w:tcW w:w="1039" w:type="dxa"/>
          </w:tcPr>
          <w:p w14:paraId="1F7C0F9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756F964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408ED1C7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816459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979D84E" w14:textId="77777777" w:rsidR="0046605A" w:rsidRPr="007566DB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7566DB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26BDF6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0</w:t>
            </w:r>
          </w:p>
        </w:tc>
        <w:tc>
          <w:tcPr>
            <w:tcW w:w="1039" w:type="dxa"/>
          </w:tcPr>
          <w:p w14:paraId="1F66860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2</w:t>
            </w:r>
          </w:p>
        </w:tc>
        <w:tc>
          <w:tcPr>
            <w:tcW w:w="1039" w:type="dxa"/>
          </w:tcPr>
          <w:p w14:paraId="3B308DF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0C2106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FFBD53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7</w:t>
            </w:r>
          </w:p>
        </w:tc>
        <w:tc>
          <w:tcPr>
            <w:tcW w:w="1039" w:type="dxa"/>
          </w:tcPr>
          <w:p w14:paraId="3B2FC01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31E886F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D36E679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212988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E72800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9A7937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5CD047A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3D59468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4F29A3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A139B5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2</w:t>
            </w:r>
          </w:p>
        </w:tc>
        <w:tc>
          <w:tcPr>
            <w:tcW w:w="1039" w:type="dxa"/>
          </w:tcPr>
          <w:p w14:paraId="2D3AD3D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44DC946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3</w:t>
            </w:r>
          </w:p>
        </w:tc>
      </w:tr>
      <w:tr w:rsidR="0046605A" w:rsidRPr="00177C70" w14:paraId="483BF6D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E3497B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ADD0B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12D49B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0171924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7D065CE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825F37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F9E56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27E3BEF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6723172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4BAED0A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F78FDA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FA8CDC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9EC509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3</w:t>
            </w:r>
          </w:p>
        </w:tc>
        <w:tc>
          <w:tcPr>
            <w:tcW w:w="1039" w:type="dxa"/>
          </w:tcPr>
          <w:p w14:paraId="69DDB61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4</w:t>
            </w:r>
          </w:p>
        </w:tc>
        <w:tc>
          <w:tcPr>
            <w:tcW w:w="1039" w:type="dxa"/>
          </w:tcPr>
          <w:p w14:paraId="79A01B8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E4DBFB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7C0EB6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7</w:t>
            </w:r>
          </w:p>
        </w:tc>
        <w:tc>
          <w:tcPr>
            <w:tcW w:w="1039" w:type="dxa"/>
          </w:tcPr>
          <w:p w14:paraId="1F13CE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55E1DBD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78FDC60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2248C1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F1F71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244E397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5</w:t>
            </w:r>
          </w:p>
        </w:tc>
        <w:tc>
          <w:tcPr>
            <w:tcW w:w="1039" w:type="dxa"/>
          </w:tcPr>
          <w:p w14:paraId="6800256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8</w:t>
            </w:r>
          </w:p>
        </w:tc>
        <w:tc>
          <w:tcPr>
            <w:tcW w:w="1039" w:type="dxa"/>
          </w:tcPr>
          <w:p w14:paraId="68A70A8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B4C96E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4468B1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8</w:t>
            </w:r>
          </w:p>
        </w:tc>
        <w:tc>
          <w:tcPr>
            <w:tcW w:w="1039" w:type="dxa"/>
          </w:tcPr>
          <w:p w14:paraId="5152C36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6F1F1C5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0F5576C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506188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5E7E21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8</w:t>
            </w:r>
          </w:p>
        </w:tc>
        <w:tc>
          <w:tcPr>
            <w:tcW w:w="1039" w:type="dxa"/>
          </w:tcPr>
          <w:p w14:paraId="3BD947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3</w:t>
            </w:r>
          </w:p>
        </w:tc>
        <w:tc>
          <w:tcPr>
            <w:tcW w:w="1039" w:type="dxa"/>
          </w:tcPr>
          <w:p w14:paraId="198C536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4</w:t>
            </w:r>
          </w:p>
        </w:tc>
        <w:tc>
          <w:tcPr>
            <w:tcW w:w="1039" w:type="dxa"/>
          </w:tcPr>
          <w:p w14:paraId="376775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70F96A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C1290C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0</w:t>
            </w:r>
          </w:p>
        </w:tc>
        <w:tc>
          <w:tcPr>
            <w:tcW w:w="1039" w:type="dxa"/>
          </w:tcPr>
          <w:p w14:paraId="7F48160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0B81E33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06C3F71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F27797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86AA82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17</w:t>
            </w:r>
          </w:p>
        </w:tc>
        <w:tc>
          <w:tcPr>
            <w:tcW w:w="1039" w:type="dxa"/>
          </w:tcPr>
          <w:p w14:paraId="4EC20B0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5</w:t>
            </w:r>
          </w:p>
        </w:tc>
        <w:tc>
          <w:tcPr>
            <w:tcW w:w="1039" w:type="dxa"/>
          </w:tcPr>
          <w:p w14:paraId="052D049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73</w:t>
            </w:r>
          </w:p>
        </w:tc>
        <w:tc>
          <w:tcPr>
            <w:tcW w:w="1039" w:type="dxa"/>
          </w:tcPr>
          <w:p w14:paraId="2B16364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E2C18D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CC1663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6</w:t>
            </w:r>
          </w:p>
        </w:tc>
        <w:tc>
          <w:tcPr>
            <w:tcW w:w="1039" w:type="dxa"/>
          </w:tcPr>
          <w:p w14:paraId="327B26B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3989396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7FECF87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3CACB2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5DFC593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AA38B2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4AB534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BA75B9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0E7230C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DC663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ED15BA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50B70A2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190CB81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4</w:t>
            </w:r>
          </w:p>
        </w:tc>
      </w:tr>
      <w:tr w:rsidR="0046605A" w:rsidRPr="00177C70" w14:paraId="16ADB868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56C35F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35F79AF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AA38B2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0CBFB7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6C7A528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8</w:t>
            </w:r>
          </w:p>
        </w:tc>
        <w:tc>
          <w:tcPr>
            <w:tcW w:w="1039" w:type="dxa"/>
          </w:tcPr>
          <w:p w14:paraId="2BBDDB0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D88029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5D848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655E605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70A21FE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429E644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188342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1451210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AA38B2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1D2A02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185664F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3</w:t>
            </w:r>
          </w:p>
        </w:tc>
        <w:tc>
          <w:tcPr>
            <w:tcW w:w="1039" w:type="dxa"/>
          </w:tcPr>
          <w:p w14:paraId="456D100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40CDFB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CF057E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9</w:t>
            </w:r>
          </w:p>
        </w:tc>
        <w:tc>
          <w:tcPr>
            <w:tcW w:w="1039" w:type="dxa"/>
          </w:tcPr>
          <w:p w14:paraId="2B686D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603C4B8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BFBF0B2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67373F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6351D48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AA38B2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EB1165E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FF0000"/>
                <w:sz w:val="20"/>
                <w:szCs w:val="20"/>
                <w:lang w:bidi="fa-IR"/>
              </w:rPr>
            </w:pPr>
            <w:r w:rsidRPr="002D24CF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0</w:t>
            </w:r>
          </w:p>
        </w:tc>
        <w:tc>
          <w:tcPr>
            <w:tcW w:w="1039" w:type="dxa"/>
          </w:tcPr>
          <w:p w14:paraId="4AB3EB5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6</w:t>
            </w:r>
          </w:p>
        </w:tc>
        <w:tc>
          <w:tcPr>
            <w:tcW w:w="1039" w:type="dxa"/>
          </w:tcPr>
          <w:p w14:paraId="7359391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0F0B75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DB6929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9</w:t>
            </w:r>
          </w:p>
        </w:tc>
        <w:tc>
          <w:tcPr>
            <w:tcW w:w="1039" w:type="dxa"/>
          </w:tcPr>
          <w:p w14:paraId="1022B31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1E3CC26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2F0BE9E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B4DA45F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CA7A3D5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AA38B2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644FB9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1</w:t>
            </w:r>
          </w:p>
        </w:tc>
        <w:tc>
          <w:tcPr>
            <w:tcW w:w="1039" w:type="dxa"/>
          </w:tcPr>
          <w:p w14:paraId="3F75C30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5</w:t>
            </w:r>
          </w:p>
        </w:tc>
        <w:tc>
          <w:tcPr>
            <w:tcW w:w="1039" w:type="dxa"/>
          </w:tcPr>
          <w:p w14:paraId="23C89DB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57671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E1A05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8</w:t>
            </w:r>
          </w:p>
        </w:tc>
        <w:tc>
          <w:tcPr>
            <w:tcW w:w="1039" w:type="dxa"/>
          </w:tcPr>
          <w:p w14:paraId="57507D9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45EF287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BC4591C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8CD7542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D185838" w14:textId="77777777" w:rsidR="0046605A" w:rsidRPr="00AA38B2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AA38B2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9FD34C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0</w:t>
            </w:r>
          </w:p>
        </w:tc>
        <w:tc>
          <w:tcPr>
            <w:tcW w:w="1039" w:type="dxa"/>
          </w:tcPr>
          <w:p w14:paraId="21DDDD3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71</w:t>
            </w:r>
          </w:p>
        </w:tc>
        <w:tc>
          <w:tcPr>
            <w:tcW w:w="1039" w:type="dxa"/>
          </w:tcPr>
          <w:p w14:paraId="577BEED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8870EA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04A781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6</w:t>
            </w:r>
          </w:p>
        </w:tc>
        <w:tc>
          <w:tcPr>
            <w:tcW w:w="1039" w:type="dxa"/>
          </w:tcPr>
          <w:p w14:paraId="43ECAB4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69743FE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5190445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69B58F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0B1EF9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541ACE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393F2F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2</w:t>
            </w:r>
          </w:p>
        </w:tc>
        <w:tc>
          <w:tcPr>
            <w:tcW w:w="1039" w:type="dxa"/>
          </w:tcPr>
          <w:p w14:paraId="4DDCB2A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6BF01C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8B4A10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2</w:t>
            </w:r>
          </w:p>
        </w:tc>
        <w:tc>
          <w:tcPr>
            <w:tcW w:w="1039" w:type="dxa"/>
          </w:tcPr>
          <w:p w14:paraId="1491C8E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37D442F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5</w:t>
            </w:r>
          </w:p>
        </w:tc>
      </w:tr>
      <w:tr w:rsidR="0046605A" w:rsidRPr="00177C70" w14:paraId="136A533D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BC5BA6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>0.000</w:t>
            </w:r>
          </w:p>
        </w:tc>
        <w:tc>
          <w:tcPr>
            <w:tcW w:w="1039" w:type="dxa"/>
          </w:tcPr>
          <w:p w14:paraId="3B8D24D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0CB05A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7A49E5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015ABB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0C5021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0EDCEF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6E2A08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5D9AB6F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D5385D5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1080A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C83D09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7E5C2C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546D9C7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0C19459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08FBE6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58905C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3</w:t>
            </w:r>
          </w:p>
        </w:tc>
        <w:tc>
          <w:tcPr>
            <w:tcW w:w="1039" w:type="dxa"/>
          </w:tcPr>
          <w:p w14:paraId="54AFAD9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72A41F5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F88484D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841F07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4B275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D46DDF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1</w:t>
            </w:r>
          </w:p>
        </w:tc>
        <w:tc>
          <w:tcPr>
            <w:tcW w:w="1039" w:type="dxa"/>
          </w:tcPr>
          <w:p w14:paraId="32BD848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8</w:t>
            </w:r>
          </w:p>
        </w:tc>
        <w:tc>
          <w:tcPr>
            <w:tcW w:w="1039" w:type="dxa"/>
          </w:tcPr>
          <w:p w14:paraId="2B90F87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397EE0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69265D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3</w:t>
            </w:r>
          </w:p>
        </w:tc>
        <w:tc>
          <w:tcPr>
            <w:tcW w:w="1039" w:type="dxa"/>
          </w:tcPr>
          <w:p w14:paraId="595AD6D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0CF0736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2D27818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A4AA4E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CA5711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1EF344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7</w:t>
            </w:r>
          </w:p>
        </w:tc>
        <w:tc>
          <w:tcPr>
            <w:tcW w:w="1039" w:type="dxa"/>
          </w:tcPr>
          <w:p w14:paraId="10B63E6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6</w:t>
            </w:r>
          </w:p>
        </w:tc>
        <w:tc>
          <w:tcPr>
            <w:tcW w:w="1039" w:type="dxa"/>
          </w:tcPr>
          <w:p w14:paraId="3A83988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57F60F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B7A91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8</w:t>
            </w:r>
          </w:p>
        </w:tc>
        <w:tc>
          <w:tcPr>
            <w:tcW w:w="1039" w:type="dxa"/>
          </w:tcPr>
          <w:p w14:paraId="3ADF9F0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2FE4425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197F146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F56252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6DC53B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D84415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2</w:t>
            </w:r>
          </w:p>
        </w:tc>
        <w:tc>
          <w:tcPr>
            <w:tcW w:w="1039" w:type="dxa"/>
          </w:tcPr>
          <w:p w14:paraId="45CB606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6</w:t>
            </w:r>
          </w:p>
        </w:tc>
        <w:tc>
          <w:tcPr>
            <w:tcW w:w="1039" w:type="dxa"/>
          </w:tcPr>
          <w:p w14:paraId="263D1E7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1C5872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1DFB70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3</w:t>
            </w:r>
          </w:p>
        </w:tc>
        <w:tc>
          <w:tcPr>
            <w:tcW w:w="1039" w:type="dxa"/>
          </w:tcPr>
          <w:p w14:paraId="5E7DF7D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2199BA9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5E6EFD7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D0FC9A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1B88A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FABE0D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5FDE60F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13AC60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6CC2D1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1EAEC3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C75464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3A172B5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6</w:t>
            </w:r>
          </w:p>
        </w:tc>
      </w:tr>
      <w:tr w:rsidR="0046605A" w:rsidRPr="00177C70" w14:paraId="38889E90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78BE44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CC10AC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4C63FD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2</w:t>
            </w:r>
          </w:p>
        </w:tc>
        <w:tc>
          <w:tcPr>
            <w:tcW w:w="1039" w:type="dxa"/>
          </w:tcPr>
          <w:p w14:paraId="548CF28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3E4003F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8E446E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880427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5B838EF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610FDC7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3B4D0D0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C37C70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2DBA47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F4187B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7FFFE4B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16F763D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BBE94C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95DCC4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2E7214D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699712B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A3BBED1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ABBA4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BA1281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08C09C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475F978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6</w:t>
            </w:r>
          </w:p>
        </w:tc>
        <w:tc>
          <w:tcPr>
            <w:tcW w:w="1039" w:type="dxa"/>
          </w:tcPr>
          <w:p w14:paraId="394491C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699253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C3538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4</w:t>
            </w:r>
          </w:p>
        </w:tc>
        <w:tc>
          <w:tcPr>
            <w:tcW w:w="1039" w:type="dxa"/>
          </w:tcPr>
          <w:p w14:paraId="70CAFC5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363F6CB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6460E49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114333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EFC9B6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BE32FB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1</w:t>
            </w:r>
          </w:p>
        </w:tc>
        <w:tc>
          <w:tcPr>
            <w:tcW w:w="1039" w:type="dxa"/>
          </w:tcPr>
          <w:p w14:paraId="35A9484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5</w:t>
            </w:r>
          </w:p>
        </w:tc>
        <w:tc>
          <w:tcPr>
            <w:tcW w:w="1039" w:type="dxa"/>
          </w:tcPr>
          <w:p w14:paraId="3A46C7B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868EEA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C99675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3</w:t>
            </w:r>
          </w:p>
        </w:tc>
        <w:tc>
          <w:tcPr>
            <w:tcW w:w="1039" w:type="dxa"/>
          </w:tcPr>
          <w:p w14:paraId="241D940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1DC47EE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D946B9F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89EC53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E0169E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748E4B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2</w:t>
            </w:r>
          </w:p>
        </w:tc>
        <w:tc>
          <w:tcPr>
            <w:tcW w:w="1039" w:type="dxa"/>
          </w:tcPr>
          <w:p w14:paraId="027A140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9</w:t>
            </w:r>
          </w:p>
        </w:tc>
        <w:tc>
          <w:tcPr>
            <w:tcW w:w="1039" w:type="dxa"/>
          </w:tcPr>
          <w:p w14:paraId="205DF23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F229E0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E16105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2</w:t>
            </w:r>
          </w:p>
        </w:tc>
        <w:tc>
          <w:tcPr>
            <w:tcW w:w="1039" w:type="dxa"/>
          </w:tcPr>
          <w:p w14:paraId="2F7CEB1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665387F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4127FCDE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1F1788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7A9644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878C91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2CC7544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5F8978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CDA2C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8EFBA0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5FC0F46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086C633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7</w:t>
            </w:r>
          </w:p>
        </w:tc>
      </w:tr>
      <w:tr w:rsidR="0046605A" w:rsidRPr="00177C70" w14:paraId="0FA5497C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61CA51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3F658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CA9E9E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2</w:t>
            </w:r>
          </w:p>
        </w:tc>
        <w:tc>
          <w:tcPr>
            <w:tcW w:w="1039" w:type="dxa"/>
          </w:tcPr>
          <w:p w14:paraId="3D7EA97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3F37372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44CC5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040335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49FE1A3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343FD39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58BB11C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300D6A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2380F9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BBA4FC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0</w:t>
            </w:r>
          </w:p>
        </w:tc>
        <w:tc>
          <w:tcPr>
            <w:tcW w:w="1039" w:type="dxa"/>
          </w:tcPr>
          <w:p w14:paraId="559227F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1</w:t>
            </w:r>
          </w:p>
        </w:tc>
        <w:tc>
          <w:tcPr>
            <w:tcW w:w="1039" w:type="dxa"/>
          </w:tcPr>
          <w:p w14:paraId="6313A61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3D884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4658D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8</w:t>
            </w:r>
          </w:p>
        </w:tc>
        <w:tc>
          <w:tcPr>
            <w:tcW w:w="1039" w:type="dxa"/>
          </w:tcPr>
          <w:p w14:paraId="66E5CC0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18D0990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3F73570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B16338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DC45A6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0CDD5E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8</w:t>
            </w:r>
          </w:p>
        </w:tc>
        <w:tc>
          <w:tcPr>
            <w:tcW w:w="1039" w:type="dxa"/>
          </w:tcPr>
          <w:p w14:paraId="3393AB4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6</w:t>
            </w:r>
          </w:p>
        </w:tc>
        <w:tc>
          <w:tcPr>
            <w:tcW w:w="1039" w:type="dxa"/>
          </w:tcPr>
          <w:p w14:paraId="431E8A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5B9E3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75BDC4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6</w:t>
            </w:r>
          </w:p>
        </w:tc>
        <w:tc>
          <w:tcPr>
            <w:tcW w:w="1039" w:type="dxa"/>
          </w:tcPr>
          <w:p w14:paraId="2A1FAA1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1BCD74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4738D862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DC9CEF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216E72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3AE86D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6</w:t>
            </w:r>
          </w:p>
        </w:tc>
        <w:tc>
          <w:tcPr>
            <w:tcW w:w="1039" w:type="dxa"/>
          </w:tcPr>
          <w:p w14:paraId="49774DA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0</w:t>
            </w:r>
          </w:p>
        </w:tc>
        <w:tc>
          <w:tcPr>
            <w:tcW w:w="1039" w:type="dxa"/>
          </w:tcPr>
          <w:p w14:paraId="00EBDDD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3A9209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A55461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3</w:t>
            </w:r>
          </w:p>
        </w:tc>
        <w:tc>
          <w:tcPr>
            <w:tcW w:w="1039" w:type="dxa"/>
          </w:tcPr>
          <w:p w14:paraId="746F772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733B5BA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37CAA90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AD20E0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771080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64C996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7</w:t>
            </w:r>
          </w:p>
        </w:tc>
        <w:tc>
          <w:tcPr>
            <w:tcW w:w="1039" w:type="dxa"/>
          </w:tcPr>
          <w:p w14:paraId="23A4EC9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4</w:t>
            </w:r>
          </w:p>
        </w:tc>
        <w:tc>
          <w:tcPr>
            <w:tcW w:w="1039" w:type="dxa"/>
          </w:tcPr>
          <w:p w14:paraId="09161CB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058CF4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A15C4F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4</w:t>
            </w:r>
          </w:p>
        </w:tc>
        <w:tc>
          <w:tcPr>
            <w:tcW w:w="1039" w:type="dxa"/>
          </w:tcPr>
          <w:p w14:paraId="10322B9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6FBE52D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47EFDD9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0A859D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58A52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679019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2B3E3EF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0E0360E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2A9547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51A04D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2387B0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7BD3B9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8</w:t>
            </w:r>
          </w:p>
        </w:tc>
      </w:tr>
      <w:tr w:rsidR="0046605A" w:rsidRPr="00177C70" w14:paraId="39F379BD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6DD2BC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DE6134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E7DEF9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3</w:t>
            </w:r>
          </w:p>
        </w:tc>
        <w:tc>
          <w:tcPr>
            <w:tcW w:w="1039" w:type="dxa"/>
          </w:tcPr>
          <w:p w14:paraId="005D768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1C9910D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728660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3DF9CF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7</w:t>
            </w:r>
          </w:p>
        </w:tc>
        <w:tc>
          <w:tcPr>
            <w:tcW w:w="1039" w:type="dxa"/>
          </w:tcPr>
          <w:p w14:paraId="5495C24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104B75D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75B6E1E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C9224F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DA0373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673615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336A4C6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1</w:t>
            </w:r>
          </w:p>
        </w:tc>
        <w:tc>
          <w:tcPr>
            <w:tcW w:w="1039" w:type="dxa"/>
          </w:tcPr>
          <w:p w14:paraId="1002DB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589EFE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68AD4D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77147F5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6867209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A3C31AA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99C667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014B15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4E4079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0</w:t>
            </w:r>
          </w:p>
        </w:tc>
        <w:tc>
          <w:tcPr>
            <w:tcW w:w="1039" w:type="dxa"/>
          </w:tcPr>
          <w:p w14:paraId="5B04BD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1</w:t>
            </w:r>
          </w:p>
        </w:tc>
        <w:tc>
          <w:tcPr>
            <w:tcW w:w="1039" w:type="dxa"/>
          </w:tcPr>
          <w:p w14:paraId="5FE951F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4FA7F5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8F339A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0</w:t>
            </w:r>
          </w:p>
        </w:tc>
        <w:tc>
          <w:tcPr>
            <w:tcW w:w="1039" w:type="dxa"/>
          </w:tcPr>
          <w:p w14:paraId="55F8168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29854F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C9C60AD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24A344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23C55D6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59CA31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0</w:t>
            </w:r>
          </w:p>
        </w:tc>
        <w:tc>
          <w:tcPr>
            <w:tcW w:w="1039" w:type="dxa"/>
          </w:tcPr>
          <w:p w14:paraId="45287F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6</w:t>
            </w:r>
          </w:p>
        </w:tc>
        <w:tc>
          <w:tcPr>
            <w:tcW w:w="1039" w:type="dxa"/>
          </w:tcPr>
          <w:p w14:paraId="3DB2C6F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E8739F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4C84CF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6</w:t>
            </w:r>
          </w:p>
        </w:tc>
        <w:tc>
          <w:tcPr>
            <w:tcW w:w="1039" w:type="dxa"/>
          </w:tcPr>
          <w:p w14:paraId="433E7AF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4EFF8BA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5AAED16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635A7B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6370BDC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72E278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4</w:t>
            </w:r>
          </w:p>
        </w:tc>
        <w:tc>
          <w:tcPr>
            <w:tcW w:w="1039" w:type="dxa"/>
          </w:tcPr>
          <w:p w14:paraId="40AF5FE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4</w:t>
            </w:r>
          </w:p>
        </w:tc>
        <w:tc>
          <w:tcPr>
            <w:tcW w:w="1039" w:type="dxa"/>
          </w:tcPr>
          <w:p w14:paraId="22FDFBB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4ADEE6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F9EA56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4</w:t>
            </w:r>
          </w:p>
        </w:tc>
        <w:tc>
          <w:tcPr>
            <w:tcW w:w="1039" w:type="dxa"/>
          </w:tcPr>
          <w:p w14:paraId="243B3F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0FF3590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</w:tbl>
    <w:p w14:paraId="328F8005" w14:textId="3927BA98" w:rsidR="008B35AC" w:rsidRPr="00B7745C" w:rsidRDefault="008B35AC" w:rsidP="008B35AC">
      <w:pPr>
        <w:tabs>
          <w:tab w:val="left" w:pos="767"/>
        </w:tabs>
        <w:bidi/>
        <w:rPr>
          <w:rFonts w:cs="B Lotus"/>
          <w:rtl/>
          <w:lang w:bidi="fa-IR"/>
        </w:rPr>
      </w:pPr>
    </w:p>
    <w:p w14:paraId="462F014E" w14:textId="77777777" w:rsidR="008B35AC" w:rsidRPr="00B7745C" w:rsidRDefault="008B35AC" w:rsidP="008B35AC">
      <w:pPr>
        <w:pStyle w:val="a2"/>
        <w:bidi/>
        <w:rPr>
          <w:rFonts w:cs="B Lotus"/>
          <w:sz w:val="22"/>
          <w:rtl/>
          <w:lang w:bidi="fa-IR"/>
        </w:rPr>
      </w:pPr>
      <w:bookmarkStart w:id="5" w:name="_Toc122797161"/>
      <w:r w:rsidRPr="00B7745C">
        <w:rPr>
          <w:rFonts w:cs="B Lotus" w:hint="cs"/>
          <w:sz w:val="22"/>
          <w:rtl/>
        </w:rPr>
        <w:t xml:space="preserve">جدول 5-7. مقایسه نتایج  تاثیر  </w:t>
      </w:r>
      <w:r w:rsidRPr="00B7745C">
        <w:rPr>
          <w:rFonts w:cs="B Lotus"/>
          <w:sz w:val="22"/>
        </w:rPr>
        <w:t xml:space="preserve"> </w:t>
      </w:r>
      <w:r w:rsidRPr="00B7745C">
        <w:rPr>
          <w:rFonts w:asciiTheme="majorBidi" w:hAnsiTheme="majorBidi" w:cstheme="majorBidi"/>
          <w:sz w:val="22"/>
        </w:rPr>
        <w:t>flip noise</w:t>
      </w:r>
      <w:r w:rsidRPr="00B7745C">
        <w:rPr>
          <w:rFonts w:cs="B Lotus" w:hint="cs"/>
          <w:sz w:val="22"/>
          <w:rtl/>
        </w:rPr>
        <w:t xml:space="preserve"> در دوررویکرد پیشنهادی باسایرروش</w:t>
      </w:r>
      <w:r w:rsidRPr="00B7745C">
        <w:rPr>
          <w:rFonts w:cs="B Lotus"/>
          <w:sz w:val="22"/>
          <w:rtl/>
        </w:rPr>
        <w:softHyphen/>
      </w:r>
      <w:r w:rsidRPr="00B7745C">
        <w:rPr>
          <w:rFonts w:cs="B Lotus" w:hint="cs"/>
          <w:sz w:val="22"/>
          <w:rtl/>
        </w:rPr>
        <w:t>های کوانتومی</w:t>
      </w:r>
      <w:bookmarkEnd w:id="5"/>
    </w:p>
    <w:tbl>
      <w:tblPr>
        <w:tblStyle w:val="PlainTable2"/>
        <w:tblpPr w:leftFromText="180" w:rightFromText="180" w:vertAnchor="text" w:horzAnchor="margin" w:tblpXSpec="center" w:tblpY="59"/>
        <w:bidiVisual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8"/>
        <w:gridCol w:w="1039"/>
        <w:gridCol w:w="1039"/>
        <w:gridCol w:w="1039"/>
        <w:gridCol w:w="1039"/>
        <w:gridCol w:w="1039"/>
        <w:gridCol w:w="1039"/>
        <w:gridCol w:w="1039"/>
        <w:gridCol w:w="1039"/>
      </w:tblGrid>
      <w:tr w:rsidR="0046605A" w:rsidRPr="00177C70" w14:paraId="61A89DAA" w14:textId="77777777" w:rsidTr="0046605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  <w:vAlign w:val="center"/>
          </w:tcPr>
          <w:p w14:paraId="40267675" w14:textId="77777777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BEH</w:t>
            </w:r>
          </w:p>
        </w:tc>
        <w:tc>
          <w:tcPr>
            <w:tcW w:w="1039" w:type="dxa"/>
            <w:vAlign w:val="center"/>
          </w:tcPr>
          <w:p w14:paraId="1E9B2DFD" w14:textId="77777777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SEH</w:t>
            </w:r>
          </w:p>
        </w:tc>
        <w:tc>
          <w:tcPr>
            <w:tcW w:w="1039" w:type="dxa"/>
            <w:vAlign w:val="center"/>
          </w:tcPr>
          <w:p w14:paraId="42400153" w14:textId="5E9A58D5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rtl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LSB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Nejad&lt;/Author&gt;&lt;Year&gt;2019&lt;/Year&gt;&lt;RecNum&gt;34&lt;/RecNum&gt;&lt;DisplayText&gt;[35]&lt;/DisplayText&gt;&lt;record&gt;&lt;rec-number&gt;34&lt;/rec-number&gt;&lt;foreign-keys&gt;&lt;key app="EN" db-id="z02zf2vale5p9jedzs7v2driwsz2zwe9900s" timestamp="1645374493"&gt;34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LSB-based quantum audio watermarking using MSB as arbiter&lt;/title&gt;&lt;secondary-title&gt;International Journal of Theoretical Physics&lt;/secondary-title&gt;&lt;/titles&gt;&lt;periodical&gt;&lt;full-title&gt;International Journal of Theoretical Physics&lt;/full-title&gt;&lt;/periodical&gt;&lt;pages&gt;3828-3851&lt;/pages&gt;&lt;volume&gt;58&lt;/volume&gt;&lt;number&gt;11&lt;/number&gt;&lt;dates&gt;&lt;year&gt;2019&lt;/year&gt;&lt;/dates&gt;&lt;isbn&gt;1572-9575&lt;/isbn&gt;&lt;urls&gt;&lt;/urls&gt;&lt;/record&gt;&lt;/Cite&gt;&lt;/EndNote&gt;</w:instrTex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35]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  <w:vAlign w:val="center"/>
          </w:tcPr>
          <w:p w14:paraId="2C7FB2C2" w14:textId="3372EED0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QLSB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Nejad&lt;/Author&gt;&lt;Year&gt;2020&lt;/Year&gt;&lt;RecNum&gt;36&lt;/RecNum&gt;&lt;DisplayText&gt;[36]&lt;/DisplayText&gt;&lt;record&gt;&lt;rec-number&gt;36&lt;/rec-number&gt;&lt;foreign-keys&gt;&lt;key app="EN" db-id="z02zf2vale5p9jedzs7v2driwsz2zwe9900s" timestamp="1645374544"&gt;36&lt;/key&gt;&lt;/foreign-keys&gt;&lt;ref-type name="Journal Article"&gt;17&lt;/ref-type&gt;&lt;contributors&gt;&lt;authors&gt;&lt;author&gt;Nejad, Mohsen Yoosefi&lt;/author&gt;&lt;author&gt;Mosleh, Mohammad&lt;/author&gt;&lt;author&gt;Heikalabad, Saeed Rasouli&lt;/author&gt;&lt;/authors&gt;&lt;/contributors&gt;&lt;titles&gt;&lt;title&gt;An enhanced LSB-based quantum audio watermarking scheme for nano communication networks&lt;/title&gt;&lt;secondary-title&gt;Multimedia Tools and Applications&lt;/secondary-title&gt;&lt;/titles&gt;&lt;periodical&gt;&lt;full-title&gt;Multimedia Tools and Applications&lt;/full-title&gt;&lt;/periodical&gt;&lt;pages&gt;26489-26515&lt;/pages&gt;&lt;volume&gt;79&lt;/volume&gt;&lt;number&gt;35&lt;/number&gt;&lt;dates&gt;&lt;year&gt;2020&lt;/year&gt;&lt;/dates&gt;&lt;isbn&gt;1573-7721&lt;/isbn&gt;&lt;urls&gt;&lt;/urls&gt;&lt;/record&gt;&lt;/Cite&gt;&lt;/EndNote&gt;</w:instrTex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36]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  <w:vAlign w:val="center"/>
          </w:tcPr>
          <w:p w14:paraId="39F97BA4" w14:textId="37108858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cLSQ3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23]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  <w:vAlign w:val="center"/>
          </w:tcPr>
          <w:p w14:paraId="33092124" w14:textId="5F56D79F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cLSQ2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23]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  <w:vAlign w:val="center"/>
          </w:tcPr>
          <w:p w14:paraId="00491E66" w14:textId="5E0321CD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cLSQ1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begin"/>
            </w:r>
            <w:r w:rsidR="008F3D1E">
              <w:rPr>
                <w:rFonts w:asciiTheme="majorBid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8&lt;/Year&gt;&lt;RecNum&gt;3&lt;/RecNum&gt;&lt;DisplayText&gt;[23]&lt;/DisplayText&gt;&lt;record&gt;&lt;rec-number&gt;3&lt;/rec-number&gt;&lt;foreign-keys&gt;&lt;key app="EN" db-id="z02zf2vale5p9jedzs7v2driwsz2zwe9900s" timestamp="1640093684"&gt;3&lt;/key&gt;&lt;/foreign-keys&gt;&lt;ref-type name="Journal Article"&gt;17&lt;/ref-type&gt;&lt;contributors&gt;&lt;authors&gt;&lt;author&gt;Chen, Kehan&lt;/author&gt;&lt;author&gt;Yan, Fei&lt;/author&gt;&lt;author&gt;Iliyasu, Abdullah M&lt;/author&gt;&lt;author&gt;Zhao, Jianping&lt;/author&gt;&lt;/authors&gt;&lt;/contributors&gt;&lt;titles&gt;&lt;title&gt;Exploring the implementation of steganography protocols on quantum audio signals&lt;/title&gt;&lt;secondary-title&gt;International Journal of Theoretical Physics&lt;/secondary-title&gt;&lt;/titles&gt;&lt;periodical&gt;&lt;full-title&gt;International Journal of Theoretical Physics&lt;/full-title&gt;&lt;/periodical&gt;&lt;pages&gt;476-494&lt;/pages&gt;&lt;volume&gt;57&lt;/volume&gt;&lt;number&gt;2&lt;/number&gt;&lt;dates&gt;&lt;year&gt;2018&lt;/year&gt;&lt;/dates&gt;&lt;isbn&gt;1572-9575&lt;/isbn&gt;&lt;urls&gt;&lt;/urls&gt;&lt;/record&gt;&lt;/Cite&gt;&lt;/EndNote&gt;</w:instrTex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separate"/>
            </w:r>
            <w:r w:rsidR="008F3D1E">
              <w:rPr>
                <w:rFonts w:asciiTheme="majorBidi" w:hAnsiTheme="majorBidi" w:cstheme="majorBidi"/>
                <w:noProof/>
                <w:sz w:val="18"/>
                <w:szCs w:val="18"/>
                <w:lang w:bidi="fa-IR"/>
              </w:rPr>
              <w:t>[23]</w:t>
            </w: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  <w:tc>
          <w:tcPr>
            <w:tcW w:w="1039" w:type="dxa"/>
            <w:vAlign w:val="center"/>
          </w:tcPr>
          <w:p w14:paraId="101FEB00" w14:textId="77777777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1-p</w:t>
            </w:r>
          </w:p>
        </w:tc>
        <w:tc>
          <w:tcPr>
            <w:tcW w:w="1039" w:type="dxa"/>
            <w:vAlign w:val="center"/>
          </w:tcPr>
          <w:p w14:paraId="33871E78" w14:textId="529DE543" w:rsidR="0046605A" w:rsidRPr="0046605A" w:rsidRDefault="0046605A" w:rsidP="0046605A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46605A">
              <w:rPr>
                <w:rFonts w:asciiTheme="majorBidi" w:hAnsiTheme="majorBidi" w:cstheme="majorBidi"/>
                <w:sz w:val="18"/>
                <w:szCs w:val="18"/>
                <w:lang w:bidi="fa-IR"/>
              </w:rPr>
              <w:t>DataName</w:t>
            </w:r>
            <w:proofErr w:type="spellEnd"/>
          </w:p>
        </w:tc>
      </w:tr>
      <w:tr w:rsidR="0046605A" w:rsidRPr="00177C70" w14:paraId="7DC657E2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CB57E6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1</w:t>
            </w:r>
          </w:p>
        </w:tc>
        <w:tc>
          <w:tcPr>
            <w:tcW w:w="1039" w:type="dxa"/>
          </w:tcPr>
          <w:p w14:paraId="79BE90E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1</w:t>
            </w:r>
          </w:p>
        </w:tc>
        <w:tc>
          <w:tcPr>
            <w:tcW w:w="1039" w:type="dxa"/>
          </w:tcPr>
          <w:p w14:paraId="1ECAC2B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1</w:t>
            </w:r>
          </w:p>
        </w:tc>
        <w:tc>
          <w:tcPr>
            <w:tcW w:w="1039" w:type="dxa"/>
          </w:tcPr>
          <w:p w14:paraId="639BDE0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0</w:t>
            </w:r>
          </w:p>
        </w:tc>
        <w:tc>
          <w:tcPr>
            <w:tcW w:w="1039" w:type="dxa"/>
          </w:tcPr>
          <w:p w14:paraId="6DA1E20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2</w:t>
            </w:r>
          </w:p>
        </w:tc>
        <w:tc>
          <w:tcPr>
            <w:tcW w:w="1039" w:type="dxa"/>
          </w:tcPr>
          <w:p w14:paraId="7668E97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6</w:t>
            </w:r>
          </w:p>
        </w:tc>
        <w:tc>
          <w:tcPr>
            <w:tcW w:w="1039" w:type="dxa"/>
          </w:tcPr>
          <w:p w14:paraId="31D0E8E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1</w:t>
            </w:r>
          </w:p>
        </w:tc>
        <w:tc>
          <w:tcPr>
            <w:tcW w:w="1039" w:type="dxa"/>
          </w:tcPr>
          <w:p w14:paraId="3684813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145E393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1</w:t>
            </w:r>
          </w:p>
        </w:tc>
      </w:tr>
      <w:tr w:rsidR="0046605A" w:rsidRPr="00177C70" w14:paraId="4E9F0D7B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D2675E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4</w:t>
            </w:r>
          </w:p>
        </w:tc>
        <w:tc>
          <w:tcPr>
            <w:tcW w:w="1039" w:type="dxa"/>
          </w:tcPr>
          <w:p w14:paraId="07871CF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 w:rsidRPr="00177C7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6</w:t>
            </w:r>
          </w:p>
        </w:tc>
        <w:tc>
          <w:tcPr>
            <w:tcW w:w="1039" w:type="dxa"/>
          </w:tcPr>
          <w:p w14:paraId="656F83C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6</w:t>
            </w:r>
          </w:p>
        </w:tc>
        <w:tc>
          <w:tcPr>
            <w:tcW w:w="1039" w:type="dxa"/>
          </w:tcPr>
          <w:p w14:paraId="021F44C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1</w:t>
            </w:r>
          </w:p>
        </w:tc>
        <w:tc>
          <w:tcPr>
            <w:tcW w:w="1039" w:type="dxa"/>
          </w:tcPr>
          <w:p w14:paraId="049E7E2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0</w:t>
            </w:r>
          </w:p>
        </w:tc>
        <w:tc>
          <w:tcPr>
            <w:tcW w:w="1039" w:type="dxa"/>
          </w:tcPr>
          <w:p w14:paraId="4F5B762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30</w:t>
            </w:r>
          </w:p>
        </w:tc>
        <w:tc>
          <w:tcPr>
            <w:tcW w:w="1039" w:type="dxa"/>
          </w:tcPr>
          <w:p w14:paraId="02D116B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58</w:t>
            </w:r>
          </w:p>
        </w:tc>
        <w:tc>
          <w:tcPr>
            <w:tcW w:w="1039" w:type="dxa"/>
          </w:tcPr>
          <w:p w14:paraId="2A6169D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7626EEA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625F009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6D50F2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0</w:t>
            </w:r>
          </w:p>
        </w:tc>
        <w:tc>
          <w:tcPr>
            <w:tcW w:w="1039" w:type="dxa"/>
          </w:tcPr>
          <w:p w14:paraId="76B36BD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 w:rsidRPr="00177C7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4</w:t>
            </w:r>
          </w:p>
        </w:tc>
        <w:tc>
          <w:tcPr>
            <w:tcW w:w="1039" w:type="dxa"/>
          </w:tcPr>
          <w:p w14:paraId="5C3BF52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0</w:t>
            </w:r>
          </w:p>
        </w:tc>
        <w:tc>
          <w:tcPr>
            <w:tcW w:w="1039" w:type="dxa"/>
          </w:tcPr>
          <w:p w14:paraId="0339F8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0</w:t>
            </w:r>
          </w:p>
        </w:tc>
        <w:tc>
          <w:tcPr>
            <w:tcW w:w="1039" w:type="dxa"/>
          </w:tcPr>
          <w:p w14:paraId="61F3741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58</w:t>
            </w:r>
          </w:p>
        </w:tc>
        <w:tc>
          <w:tcPr>
            <w:tcW w:w="1039" w:type="dxa"/>
          </w:tcPr>
          <w:p w14:paraId="53BAC0E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0</w:t>
            </w:r>
          </w:p>
        </w:tc>
        <w:tc>
          <w:tcPr>
            <w:tcW w:w="1039" w:type="dxa"/>
          </w:tcPr>
          <w:p w14:paraId="3E8811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38</w:t>
            </w:r>
          </w:p>
        </w:tc>
        <w:tc>
          <w:tcPr>
            <w:tcW w:w="1039" w:type="dxa"/>
          </w:tcPr>
          <w:p w14:paraId="0519E71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4DC2683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B37ED6D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876571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0</w:t>
            </w:r>
          </w:p>
        </w:tc>
        <w:tc>
          <w:tcPr>
            <w:tcW w:w="1039" w:type="dxa"/>
          </w:tcPr>
          <w:p w14:paraId="1EF90F8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 w:rsidRPr="00177C7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88</w:t>
            </w:r>
          </w:p>
        </w:tc>
        <w:tc>
          <w:tcPr>
            <w:tcW w:w="1039" w:type="dxa"/>
          </w:tcPr>
          <w:p w14:paraId="53D5DB5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74</w:t>
            </w:r>
          </w:p>
        </w:tc>
        <w:tc>
          <w:tcPr>
            <w:tcW w:w="1039" w:type="dxa"/>
          </w:tcPr>
          <w:p w14:paraId="4E4CEAB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96</w:t>
            </w:r>
          </w:p>
        </w:tc>
        <w:tc>
          <w:tcPr>
            <w:tcW w:w="1039" w:type="dxa"/>
          </w:tcPr>
          <w:p w14:paraId="77D4E18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65</w:t>
            </w:r>
          </w:p>
        </w:tc>
        <w:tc>
          <w:tcPr>
            <w:tcW w:w="1039" w:type="dxa"/>
          </w:tcPr>
          <w:p w14:paraId="3CDC74E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70</w:t>
            </w:r>
          </w:p>
        </w:tc>
        <w:tc>
          <w:tcPr>
            <w:tcW w:w="1039" w:type="dxa"/>
          </w:tcPr>
          <w:p w14:paraId="707D5D6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21</w:t>
            </w:r>
          </w:p>
        </w:tc>
        <w:tc>
          <w:tcPr>
            <w:tcW w:w="1039" w:type="dxa"/>
          </w:tcPr>
          <w:p w14:paraId="14759EC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7F57ED4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3EDDB00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B9C670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30</w:t>
            </w:r>
          </w:p>
        </w:tc>
        <w:tc>
          <w:tcPr>
            <w:tcW w:w="1039" w:type="dxa"/>
          </w:tcPr>
          <w:p w14:paraId="1A288DA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 w:rsidRPr="00177C7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106</w:t>
            </w:r>
          </w:p>
        </w:tc>
        <w:tc>
          <w:tcPr>
            <w:tcW w:w="1039" w:type="dxa"/>
          </w:tcPr>
          <w:p w14:paraId="20CFC01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31</w:t>
            </w:r>
          </w:p>
        </w:tc>
        <w:tc>
          <w:tcPr>
            <w:tcW w:w="1039" w:type="dxa"/>
          </w:tcPr>
          <w:p w14:paraId="5D08626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68</w:t>
            </w:r>
          </w:p>
        </w:tc>
        <w:tc>
          <w:tcPr>
            <w:tcW w:w="1039" w:type="dxa"/>
          </w:tcPr>
          <w:p w14:paraId="25B410E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90</w:t>
            </w:r>
          </w:p>
        </w:tc>
        <w:tc>
          <w:tcPr>
            <w:tcW w:w="1039" w:type="dxa"/>
          </w:tcPr>
          <w:p w14:paraId="07F8BDE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01</w:t>
            </w:r>
          </w:p>
        </w:tc>
        <w:tc>
          <w:tcPr>
            <w:tcW w:w="1039" w:type="dxa"/>
          </w:tcPr>
          <w:p w14:paraId="6C999D1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20</w:t>
            </w:r>
          </w:p>
        </w:tc>
        <w:tc>
          <w:tcPr>
            <w:tcW w:w="1039" w:type="dxa"/>
          </w:tcPr>
          <w:p w14:paraId="5C2D075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4680BD6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0D5206B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66F761A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>0.185</w:t>
            </w:r>
          </w:p>
        </w:tc>
        <w:tc>
          <w:tcPr>
            <w:tcW w:w="1039" w:type="dxa"/>
          </w:tcPr>
          <w:p w14:paraId="3B69DE3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rtl/>
                <w:lang w:bidi="fa-IR"/>
              </w:rPr>
            </w:pPr>
            <w:r w:rsidRPr="00177C7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426</w:t>
            </w:r>
          </w:p>
        </w:tc>
        <w:tc>
          <w:tcPr>
            <w:tcW w:w="1039" w:type="dxa"/>
          </w:tcPr>
          <w:p w14:paraId="677DE3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38</w:t>
            </w:r>
          </w:p>
        </w:tc>
        <w:tc>
          <w:tcPr>
            <w:tcW w:w="1039" w:type="dxa"/>
          </w:tcPr>
          <w:p w14:paraId="63812C5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17</w:t>
            </w:r>
          </w:p>
        </w:tc>
        <w:tc>
          <w:tcPr>
            <w:tcW w:w="1039" w:type="dxa"/>
          </w:tcPr>
          <w:p w14:paraId="6D8EA3C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11</w:t>
            </w:r>
          </w:p>
        </w:tc>
        <w:tc>
          <w:tcPr>
            <w:tcW w:w="1039" w:type="dxa"/>
          </w:tcPr>
          <w:p w14:paraId="142ED10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16</w:t>
            </w:r>
          </w:p>
        </w:tc>
        <w:tc>
          <w:tcPr>
            <w:tcW w:w="1039" w:type="dxa"/>
          </w:tcPr>
          <w:p w14:paraId="6315E69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60</w:t>
            </w:r>
          </w:p>
        </w:tc>
        <w:tc>
          <w:tcPr>
            <w:tcW w:w="1039" w:type="dxa"/>
          </w:tcPr>
          <w:p w14:paraId="5A3B072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177C70"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258EC2D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49496114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B49AE2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0</w:t>
            </w:r>
          </w:p>
        </w:tc>
        <w:tc>
          <w:tcPr>
            <w:tcW w:w="1039" w:type="dxa"/>
          </w:tcPr>
          <w:p w14:paraId="14AB86D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361543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3</w:t>
            </w:r>
          </w:p>
        </w:tc>
        <w:tc>
          <w:tcPr>
            <w:tcW w:w="1039" w:type="dxa"/>
          </w:tcPr>
          <w:p w14:paraId="17E918A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6463818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0</w:t>
            </w:r>
          </w:p>
        </w:tc>
        <w:tc>
          <w:tcPr>
            <w:tcW w:w="1039" w:type="dxa"/>
          </w:tcPr>
          <w:p w14:paraId="586C0C9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3</w:t>
            </w:r>
          </w:p>
        </w:tc>
        <w:tc>
          <w:tcPr>
            <w:tcW w:w="1039" w:type="dxa"/>
          </w:tcPr>
          <w:p w14:paraId="442C488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2</w:t>
            </w:r>
          </w:p>
        </w:tc>
        <w:tc>
          <w:tcPr>
            <w:tcW w:w="1039" w:type="dxa"/>
          </w:tcPr>
          <w:p w14:paraId="71E697E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365DD88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2</w:t>
            </w:r>
          </w:p>
        </w:tc>
      </w:tr>
      <w:tr w:rsidR="0046605A" w:rsidRPr="00177C70" w14:paraId="25583AED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F1E1D8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8</w:t>
            </w:r>
          </w:p>
        </w:tc>
        <w:tc>
          <w:tcPr>
            <w:tcW w:w="1039" w:type="dxa"/>
          </w:tcPr>
          <w:p w14:paraId="615F6EA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2525CA4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8</w:t>
            </w:r>
          </w:p>
        </w:tc>
        <w:tc>
          <w:tcPr>
            <w:tcW w:w="1039" w:type="dxa"/>
          </w:tcPr>
          <w:p w14:paraId="35CCC63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8</w:t>
            </w:r>
          </w:p>
        </w:tc>
        <w:tc>
          <w:tcPr>
            <w:tcW w:w="1039" w:type="dxa"/>
          </w:tcPr>
          <w:p w14:paraId="0BDC814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4</w:t>
            </w:r>
          </w:p>
        </w:tc>
        <w:tc>
          <w:tcPr>
            <w:tcW w:w="1039" w:type="dxa"/>
          </w:tcPr>
          <w:p w14:paraId="25581FB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0</w:t>
            </w:r>
          </w:p>
        </w:tc>
        <w:tc>
          <w:tcPr>
            <w:tcW w:w="1039" w:type="dxa"/>
          </w:tcPr>
          <w:p w14:paraId="40C6702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31</w:t>
            </w:r>
          </w:p>
        </w:tc>
        <w:tc>
          <w:tcPr>
            <w:tcW w:w="1039" w:type="dxa"/>
          </w:tcPr>
          <w:p w14:paraId="17CA32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42ED516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476ACC8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4D9688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8</w:t>
            </w:r>
          </w:p>
        </w:tc>
        <w:tc>
          <w:tcPr>
            <w:tcW w:w="1039" w:type="dxa"/>
          </w:tcPr>
          <w:p w14:paraId="638B88A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5</w:t>
            </w:r>
          </w:p>
        </w:tc>
        <w:tc>
          <w:tcPr>
            <w:tcW w:w="1039" w:type="dxa"/>
          </w:tcPr>
          <w:p w14:paraId="7B06AD2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4</w:t>
            </w:r>
          </w:p>
        </w:tc>
        <w:tc>
          <w:tcPr>
            <w:tcW w:w="1039" w:type="dxa"/>
          </w:tcPr>
          <w:p w14:paraId="4A2CE73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9</w:t>
            </w:r>
          </w:p>
        </w:tc>
        <w:tc>
          <w:tcPr>
            <w:tcW w:w="1039" w:type="dxa"/>
          </w:tcPr>
          <w:p w14:paraId="37AEF82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40</w:t>
            </w:r>
          </w:p>
        </w:tc>
        <w:tc>
          <w:tcPr>
            <w:tcW w:w="1039" w:type="dxa"/>
          </w:tcPr>
          <w:p w14:paraId="4E73D65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9</w:t>
            </w:r>
          </w:p>
        </w:tc>
        <w:tc>
          <w:tcPr>
            <w:tcW w:w="1039" w:type="dxa"/>
          </w:tcPr>
          <w:p w14:paraId="4CF2114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16</w:t>
            </w:r>
          </w:p>
        </w:tc>
        <w:tc>
          <w:tcPr>
            <w:tcW w:w="1039" w:type="dxa"/>
          </w:tcPr>
          <w:p w14:paraId="7D8DDCE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4660A3B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7CEA257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7CF38B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39</w:t>
            </w:r>
          </w:p>
        </w:tc>
        <w:tc>
          <w:tcPr>
            <w:tcW w:w="1039" w:type="dxa"/>
          </w:tcPr>
          <w:p w14:paraId="43BEB57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41</w:t>
            </w:r>
          </w:p>
        </w:tc>
        <w:tc>
          <w:tcPr>
            <w:tcW w:w="1039" w:type="dxa"/>
          </w:tcPr>
          <w:p w14:paraId="0643936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60</w:t>
            </w:r>
          </w:p>
        </w:tc>
        <w:tc>
          <w:tcPr>
            <w:tcW w:w="1039" w:type="dxa"/>
          </w:tcPr>
          <w:p w14:paraId="697AD11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8</w:t>
            </w:r>
          </w:p>
        </w:tc>
        <w:tc>
          <w:tcPr>
            <w:tcW w:w="1039" w:type="dxa"/>
          </w:tcPr>
          <w:p w14:paraId="27B3AD0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40</w:t>
            </w:r>
          </w:p>
        </w:tc>
        <w:tc>
          <w:tcPr>
            <w:tcW w:w="1039" w:type="dxa"/>
          </w:tcPr>
          <w:p w14:paraId="3300D6C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05</w:t>
            </w:r>
          </w:p>
        </w:tc>
        <w:tc>
          <w:tcPr>
            <w:tcW w:w="1039" w:type="dxa"/>
          </w:tcPr>
          <w:p w14:paraId="423D75B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55</w:t>
            </w:r>
          </w:p>
        </w:tc>
        <w:tc>
          <w:tcPr>
            <w:tcW w:w="1039" w:type="dxa"/>
          </w:tcPr>
          <w:p w14:paraId="4AD93E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0B34132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F99E6BA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D36DD2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85</w:t>
            </w:r>
          </w:p>
        </w:tc>
        <w:tc>
          <w:tcPr>
            <w:tcW w:w="1039" w:type="dxa"/>
          </w:tcPr>
          <w:p w14:paraId="3CCE796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229</w:t>
            </w:r>
          </w:p>
        </w:tc>
        <w:tc>
          <w:tcPr>
            <w:tcW w:w="1039" w:type="dxa"/>
          </w:tcPr>
          <w:p w14:paraId="58136D3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86</w:t>
            </w:r>
          </w:p>
        </w:tc>
        <w:tc>
          <w:tcPr>
            <w:tcW w:w="1039" w:type="dxa"/>
          </w:tcPr>
          <w:p w14:paraId="7C5164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0</w:t>
            </w:r>
          </w:p>
        </w:tc>
        <w:tc>
          <w:tcPr>
            <w:tcW w:w="1039" w:type="dxa"/>
          </w:tcPr>
          <w:p w14:paraId="59881DB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23</w:t>
            </w:r>
          </w:p>
        </w:tc>
        <w:tc>
          <w:tcPr>
            <w:tcW w:w="1039" w:type="dxa"/>
          </w:tcPr>
          <w:p w14:paraId="55E9ED3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81</w:t>
            </w:r>
          </w:p>
        </w:tc>
        <w:tc>
          <w:tcPr>
            <w:tcW w:w="1039" w:type="dxa"/>
          </w:tcPr>
          <w:p w14:paraId="0A3F60F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17</w:t>
            </w:r>
          </w:p>
        </w:tc>
        <w:tc>
          <w:tcPr>
            <w:tcW w:w="1039" w:type="dxa"/>
          </w:tcPr>
          <w:p w14:paraId="3C774D0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47D2DDF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76A7422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E356EE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91</w:t>
            </w:r>
          </w:p>
        </w:tc>
        <w:tc>
          <w:tcPr>
            <w:tcW w:w="1039" w:type="dxa"/>
          </w:tcPr>
          <w:p w14:paraId="72EC34C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378</w:t>
            </w:r>
          </w:p>
        </w:tc>
        <w:tc>
          <w:tcPr>
            <w:tcW w:w="1039" w:type="dxa"/>
          </w:tcPr>
          <w:p w14:paraId="6AB2DF6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10</w:t>
            </w:r>
          </w:p>
        </w:tc>
        <w:tc>
          <w:tcPr>
            <w:tcW w:w="1039" w:type="dxa"/>
          </w:tcPr>
          <w:p w14:paraId="6B32977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69</w:t>
            </w:r>
          </w:p>
        </w:tc>
        <w:tc>
          <w:tcPr>
            <w:tcW w:w="1039" w:type="dxa"/>
          </w:tcPr>
          <w:p w14:paraId="0EE8960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79</w:t>
            </w:r>
          </w:p>
        </w:tc>
        <w:tc>
          <w:tcPr>
            <w:tcW w:w="1039" w:type="dxa"/>
          </w:tcPr>
          <w:p w14:paraId="0BD06B9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01</w:t>
            </w:r>
          </w:p>
        </w:tc>
        <w:tc>
          <w:tcPr>
            <w:tcW w:w="1039" w:type="dxa"/>
          </w:tcPr>
          <w:p w14:paraId="55BBC8D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38</w:t>
            </w:r>
          </w:p>
        </w:tc>
        <w:tc>
          <w:tcPr>
            <w:tcW w:w="1039" w:type="dxa"/>
          </w:tcPr>
          <w:p w14:paraId="20156D5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710FD4F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D0E4248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9F5F2D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06</w:t>
            </w:r>
          </w:p>
        </w:tc>
        <w:tc>
          <w:tcPr>
            <w:tcW w:w="1039" w:type="dxa"/>
          </w:tcPr>
          <w:p w14:paraId="0B71648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1829E9F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0</w:t>
            </w:r>
          </w:p>
        </w:tc>
        <w:tc>
          <w:tcPr>
            <w:tcW w:w="1039" w:type="dxa"/>
          </w:tcPr>
          <w:p w14:paraId="1B0112D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1</w:t>
            </w:r>
          </w:p>
        </w:tc>
        <w:tc>
          <w:tcPr>
            <w:tcW w:w="1039" w:type="dxa"/>
          </w:tcPr>
          <w:p w14:paraId="133D0D8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9</w:t>
            </w:r>
          </w:p>
        </w:tc>
        <w:tc>
          <w:tcPr>
            <w:tcW w:w="1039" w:type="dxa"/>
          </w:tcPr>
          <w:p w14:paraId="283D208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0</w:t>
            </w:r>
          </w:p>
        </w:tc>
        <w:tc>
          <w:tcPr>
            <w:tcW w:w="1039" w:type="dxa"/>
          </w:tcPr>
          <w:p w14:paraId="4C15BA2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8</w:t>
            </w:r>
          </w:p>
        </w:tc>
        <w:tc>
          <w:tcPr>
            <w:tcW w:w="1039" w:type="dxa"/>
          </w:tcPr>
          <w:p w14:paraId="78924AB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1F4960A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3</w:t>
            </w:r>
          </w:p>
        </w:tc>
      </w:tr>
      <w:tr w:rsidR="0046605A" w:rsidRPr="00177C70" w14:paraId="569FEF12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711ACE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4C23179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794C2D5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5</w:t>
            </w:r>
          </w:p>
        </w:tc>
        <w:tc>
          <w:tcPr>
            <w:tcW w:w="1039" w:type="dxa"/>
          </w:tcPr>
          <w:p w14:paraId="7A73E1E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3</w:t>
            </w:r>
          </w:p>
        </w:tc>
        <w:tc>
          <w:tcPr>
            <w:tcW w:w="1039" w:type="dxa"/>
          </w:tcPr>
          <w:p w14:paraId="4AAF4F6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9</w:t>
            </w:r>
          </w:p>
        </w:tc>
        <w:tc>
          <w:tcPr>
            <w:tcW w:w="1039" w:type="dxa"/>
          </w:tcPr>
          <w:p w14:paraId="4285606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1</w:t>
            </w:r>
          </w:p>
        </w:tc>
        <w:tc>
          <w:tcPr>
            <w:tcW w:w="1039" w:type="dxa"/>
          </w:tcPr>
          <w:p w14:paraId="11D04E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36</w:t>
            </w:r>
          </w:p>
        </w:tc>
        <w:tc>
          <w:tcPr>
            <w:tcW w:w="1039" w:type="dxa"/>
          </w:tcPr>
          <w:p w14:paraId="7F65FA1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0639132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A6CABA3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0A358B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9</w:t>
            </w:r>
          </w:p>
        </w:tc>
        <w:tc>
          <w:tcPr>
            <w:tcW w:w="1039" w:type="dxa"/>
          </w:tcPr>
          <w:p w14:paraId="258F096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10</w:t>
            </w:r>
          </w:p>
        </w:tc>
        <w:tc>
          <w:tcPr>
            <w:tcW w:w="1039" w:type="dxa"/>
          </w:tcPr>
          <w:p w14:paraId="7B693CC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67</w:t>
            </w:r>
          </w:p>
        </w:tc>
        <w:tc>
          <w:tcPr>
            <w:tcW w:w="1039" w:type="dxa"/>
          </w:tcPr>
          <w:p w14:paraId="0F4CFE7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5</w:t>
            </w:r>
          </w:p>
        </w:tc>
        <w:tc>
          <w:tcPr>
            <w:tcW w:w="1039" w:type="dxa"/>
          </w:tcPr>
          <w:p w14:paraId="17CA542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34</w:t>
            </w:r>
          </w:p>
        </w:tc>
        <w:tc>
          <w:tcPr>
            <w:tcW w:w="1039" w:type="dxa"/>
          </w:tcPr>
          <w:p w14:paraId="480A1B0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3</w:t>
            </w:r>
          </w:p>
        </w:tc>
        <w:tc>
          <w:tcPr>
            <w:tcW w:w="1039" w:type="dxa"/>
          </w:tcPr>
          <w:p w14:paraId="46BAC4D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32</w:t>
            </w:r>
          </w:p>
        </w:tc>
        <w:tc>
          <w:tcPr>
            <w:tcW w:w="1039" w:type="dxa"/>
          </w:tcPr>
          <w:p w14:paraId="061F216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73518BC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ED7204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6014B6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0</w:t>
            </w:r>
          </w:p>
        </w:tc>
        <w:tc>
          <w:tcPr>
            <w:tcW w:w="1039" w:type="dxa"/>
          </w:tcPr>
          <w:p w14:paraId="0AB5A6C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65</w:t>
            </w:r>
          </w:p>
        </w:tc>
        <w:tc>
          <w:tcPr>
            <w:tcW w:w="1039" w:type="dxa"/>
          </w:tcPr>
          <w:p w14:paraId="75CCC2C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79</w:t>
            </w:r>
          </w:p>
        </w:tc>
        <w:tc>
          <w:tcPr>
            <w:tcW w:w="1039" w:type="dxa"/>
          </w:tcPr>
          <w:p w14:paraId="4B59A1B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9</w:t>
            </w:r>
          </w:p>
        </w:tc>
        <w:tc>
          <w:tcPr>
            <w:tcW w:w="1039" w:type="dxa"/>
          </w:tcPr>
          <w:p w14:paraId="489CC2C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48</w:t>
            </w:r>
          </w:p>
        </w:tc>
        <w:tc>
          <w:tcPr>
            <w:tcW w:w="1039" w:type="dxa"/>
          </w:tcPr>
          <w:p w14:paraId="40E8AD4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94</w:t>
            </w:r>
          </w:p>
        </w:tc>
        <w:tc>
          <w:tcPr>
            <w:tcW w:w="1039" w:type="dxa"/>
          </w:tcPr>
          <w:p w14:paraId="394C28A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50</w:t>
            </w:r>
          </w:p>
        </w:tc>
        <w:tc>
          <w:tcPr>
            <w:tcW w:w="1039" w:type="dxa"/>
          </w:tcPr>
          <w:p w14:paraId="39BF65E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7EB633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4F76398D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DFDAA8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0</w:t>
            </w:r>
          </w:p>
        </w:tc>
        <w:tc>
          <w:tcPr>
            <w:tcW w:w="1039" w:type="dxa"/>
          </w:tcPr>
          <w:p w14:paraId="5784682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278</w:t>
            </w:r>
          </w:p>
        </w:tc>
        <w:tc>
          <w:tcPr>
            <w:tcW w:w="1039" w:type="dxa"/>
          </w:tcPr>
          <w:p w14:paraId="0D9D130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81</w:t>
            </w:r>
          </w:p>
        </w:tc>
        <w:tc>
          <w:tcPr>
            <w:tcW w:w="1039" w:type="dxa"/>
          </w:tcPr>
          <w:p w14:paraId="5DEF285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1</w:t>
            </w:r>
          </w:p>
        </w:tc>
        <w:tc>
          <w:tcPr>
            <w:tcW w:w="1039" w:type="dxa"/>
          </w:tcPr>
          <w:p w14:paraId="3AEA772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25</w:t>
            </w:r>
          </w:p>
        </w:tc>
        <w:tc>
          <w:tcPr>
            <w:tcW w:w="1039" w:type="dxa"/>
          </w:tcPr>
          <w:p w14:paraId="4FEAEBB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80</w:t>
            </w:r>
          </w:p>
        </w:tc>
        <w:tc>
          <w:tcPr>
            <w:tcW w:w="1039" w:type="dxa"/>
          </w:tcPr>
          <w:p w14:paraId="02609FD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21</w:t>
            </w:r>
          </w:p>
        </w:tc>
        <w:tc>
          <w:tcPr>
            <w:tcW w:w="1039" w:type="dxa"/>
          </w:tcPr>
          <w:p w14:paraId="4FE00FC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61CB4DD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3906CB5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58AA72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0</w:t>
            </w:r>
          </w:p>
        </w:tc>
        <w:tc>
          <w:tcPr>
            <w:tcW w:w="1039" w:type="dxa"/>
          </w:tcPr>
          <w:p w14:paraId="333B16E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437</w:t>
            </w:r>
          </w:p>
        </w:tc>
        <w:tc>
          <w:tcPr>
            <w:tcW w:w="1039" w:type="dxa"/>
          </w:tcPr>
          <w:p w14:paraId="7CE9607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61</w:t>
            </w:r>
          </w:p>
        </w:tc>
        <w:tc>
          <w:tcPr>
            <w:tcW w:w="1039" w:type="dxa"/>
          </w:tcPr>
          <w:p w14:paraId="2025E3C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70</w:t>
            </w:r>
          </w:p>
        </w:tc>
        <w:tc>
          <w:tcPr>
            <w:tcW w:w="1039" w:type="dxa"/>
          </w:tcPr>
          <w:p w14:paraId="68A05EE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53</w:t>
            </w:r>
          </w:p>
        </w:tc>
        <w:tc>
          <w:tcPr>
            <w:tcW w:w="1039" w:type="dxa"/>
          </w:tcPr>
          <w:p w14:paraId="6B6679D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04</w:t>
            </w:r>
          </w:p>
        </w:tc>
        <w:tc>
          <w:tcPr>
            <w:tcW w:w="1039" w:type="dxa"/>
          </w:tcPr>
          <w:p w14:paraId="555C515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35</w:t>
            </w:r>
          </w:p>
        </w:tc>
        <w:tc>
          <w:tcPr>
            <w:tcW w:w="1039" w:type="dxa"/>
          </w:tcPr>
          <w:p w14:paraId="51A87D2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47D5E3C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08EB605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6A7620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70</w:t>
            </w:r>
          </w:p>
        </w:tc>
        <w:tc>
          <w:tcPr>
            <w:tcW w:w="1039" w:type="dxa"/>
          </w:tcPr>
          <w:p w14:paraId="5E686D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</w:t>
            </w:r>
          </w:p>
        </w:tc>
        <w:tc>
          <w:tcPr>
            <w:tcW w:w="1039" w:type="dxa"/>
          </w:tcPr>
          <w:p w14:paraId="6732226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0</w:t>
            </w:r>
          </w:p>
        </w:tc>
        <w:tc>
          <w:tcPr>
            <w:tcW w:w="1039" w:type="dxa"/>
          </w:tcPr>
          <w:p w14:paraId="095DCFD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6EFA199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8</w:t>
            </w:r>
          </w:p>
        </w:tc>
        <w:tc>
          <w:tcPr>
            <w:tcW w:w="1039" w:type="dxa"/>
          </w:tcPr>
          <w:p w14:paraId="0BB52E3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9</w:t>
            </w:r>
          </w:p>
        </w:tc>
        <w:tc>
          <w:tcPr>
            <w:tcW w:w="1039" w:type="dxa"/>
          </w:tcPr>
          <w:p w14:paraId="40BBDFC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5</w:t>
            </w:r>
          </w:p>
        </w:tc>
        <w:tc>
          <w:tcPr>
            <w:tcW w:w="1039" w:type="dxa"/>
          </w:tcPr>
          <w:p w14:paraId="0283EA2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19BA710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4</w:t>
            </w:r>
          </w:p>
        </w:tc>
      </w:tr>
      <w:tr w:rsidR="0046605A" w:rsidRPr="00177C70" w14:paraId="0FCE79D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DE9A93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0</w:t>
            </w:r>
          </w:p>
        </w:tc>
        <w:tc>
          <w:tcPr>
            <w:tcW w:w="1039" w:type="dxa"/>
          </w:tcPr>
          <w:p w14:paraId="280CB2A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</w:t>
            </w:r>
          </w:p>
        </w:tc>
        <w:tc>
          <w:tcPr>
            <w:tcW w:w="1039" w:type="dxa"/>
          </w:tcPr>
          <w:p w14:paraId="0A2EF2E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2</w:t>
            </w:r>
          </w:p>
        </w:tc>
        <w:tc>
          <w:tcPr>
            <w:tcW w:w="1039" w:type="dxa"/>
          </w:tcPr>
          <w:p w14:paraId="46289AB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8</w:t>
            </w:r>
          </w:p>
        </w:tc>
        <w:tc>
          <w:tcPr>
            <w:tcW w:w="1039" w:type="dxa"/>
          </w:tcPr>
          <w:p w14:paraId="1EC578A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9</w:t>
            </w:r>
          </w:p>
        </w:tc>
        <w:tc>
          <w:tcPr>
            <w:tcW w:w="1039" w:type="dxa"/>
          </w:tcPr>
          <w:p w14:paraId="18B1EA9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1</w:t>
            </w:r>
          </w:p>
        </w:tc>
        <w:tc>
          <w:tcPr>
            <w:tcW w:w="1039" w:type="dxa"/>
          </w:tcPr>
          <w:p w14:paraId="7C8199D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42</w:t>
            </w:r>
          </w:p>
        </w:tc>
        <w:tc>
          <w:tcPr>
            <w:tcW w:w="1039" w:type="dxa"/>
          </w:tcPr>
          <w:p w14:paraId="12F7B80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445BC6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A1F8683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F24667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93</w:t>
            </w:r>
          </w:p>
        </w:tc>
        <w:tc>
          <w:tcPr>
            <w:tcW w:w="1039" w:type="dxa"/>
          </w:tcPr>
          <w:p w14:paraId="327B189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376BA91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5</w:t>
            </w:r>
          </w:p>
        </w:tc>
        <w:tc>
          <w:tcPr>
            <w:tcW w:w="1039" w:type="dxa"/>
          </w:tcPr>
          <w:p w14:paraId="38425C0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5</w:t>
            </w:r>
          </w:p>
        </w:tc>
        <w:tc>
          <w:tcPr>
            <w:tcW w:w="1039" w:type="dxa"/>
          </w:tcPr>
          <w:p w14:paraId="64D04FE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55</w:t>
            </w:r>
          </w:p>
        </w:tc>
        <w:tc>
          <w:tcPr>
            <w:tcW w:w="1039" w:type="dxa"/>
          </w:tcPr>
          <w:p w14:paraId="2695497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98</w:t>
            </w:r>
          </w:p>
        </w:tc>
        <w:tc>
          <w:tcPr>
            <w:tcW w:w="1039" w:type="dxa"/>
          </w:tcPr>
          <w:p w14:paraId="482F8B0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18</w:t>
            </w:r>
          </w:p>
        </w:tc>
        <w:tc>
          <w:tcPr>
            <w:tcW w:w="1039" w:type="dxa"/>
          </w:tcPr>
          <w:p w14:paraId="62F58BF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01078FA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198E03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6781EF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11</w:t>
            </w:r>
          </w:p>
        </w:tc>
        <w:tc>
          <w:tcPr>
            <w:tcW w:w="1039" w:type="dxa"/>
          </w:tcPr>
          <w:p w14:paraId="0947D03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31</w:t>
            </w:r>
          </w:p>
        </w:tc>
        <w:tc>
          <w:tcPr>
            <w:tcW w:w="1039" w:type="dxa"/>
          </w:tcPr>
          <w:p w14:paraId="230C9DA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01</w:t>
            </w:r>
          </w:p>
        </w:tc>
        <w:tc>
          <w:tcPr>
            <w:tcW w:w="1039" w:type="dxa"/>
          </w:tcPr>
          <w:p w14:paraId="36092CA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6</w:t>
            </w:r>
          </w:p>
        </w:tc>
        <w:tc>
          <w:tcPr>
            <w:tcW w:w="1039" w:type="dxa"/>
          </w:tcPr>
          <w:p w14:paraId="19027E0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48</w:t>
            </w:r>
          </w:p>
        </w:tc>
        <w:tc>
          <w:tcPr>
            <w:tcW w:w="1039" w:type="dxa"/>
          </w:tcPr>
          <w:p w14:paraId="0FA97BF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94</w:t>
            </w:r>
          </w:p>
        </w:tc>
        <w:tc>
          <w:tcPr>
            <w:tcW w:w="1039" w:type="dxa"/>
          </w:tcPr>
          <w:p w14:paraId="740610D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50</w:t>
            </w:r>
          </w:p>
        </w:tc>
        <w:tc>
          <w:tcPr>
            <w:tcW w:w="1039" w:type="dxa"/>
          </w:tcPr>
          <w:p w14:paraId="27C00A7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0D5DC69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44EF4474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0DE181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2</w:t>
            </w:r>
          </w:p>
        </w:tc>
        <w:tc>
          <w:tcPr>
            <w:tcW w:w="1039" w:type="dxa"/>
          </w:tcPr>
          <w:p w14:paraId="234DEA3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198</w:t>
            </w:r>
          </w:p>
        </w:tc>
        <w:tc>
          <w:tcPr>
            <w:tcW w:w="1039" w:type="dxa"/>
          </w:tcPr>
          <w:p w14:paraId="7F200A7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81</w:t>
            </w:r>
          </w:p>
        </w:tc>
        <w:tc>
          <w:tcPr>
            <w:tcW w:w="1039" w:type="dxa"/>
          </w:tcPr>
          <w:p w14:paraId="0B3F3F9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5</w:t>
            </w:r>
          </w:p>
        </w:tc>
        <w:tc>
          <w:tcPr>
            <w:tcW w:w="1039" w:type="dxa"/>
          </w:tcPr>
          <w:p w14:paraId="147675B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19</w:t>
            </w:r>
          </w:p>
        </w:tc>
        <w:tc>
          <w:tcPr>
            <w:tcW w:w="1039" w:type="dxa"/>
          </w:tcPr>
          <w:p w14:paraId="1F8ED7B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80</w:t>
            </w:r>
          </w:p>
        </w:tc>
        <w:tc>
          <w:tcPr>
            <w:tcW w:w="1039" w:type="dxa"/>
          </w:tcPr>
          <w:p w14:paraId="45F6EA2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21</w:t>
            </w:r>
          </w:p>
        </w:tc>
        <w:tc>
          <w:tcPr>
            <w:tcW w:w="1039" w:type="dxa"/>
          </w:tcPr>
          <w:p w14:paraId="2C812C5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728DCC9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029AE32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A21F09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95</w:t>
            </w:r>
          </w:p>
        </w:tc>
        <w:tc>
          <w:tcPr>
            <w:tcW w:w="1039" w:type="dxa"/>
          </w:tcPr>
          <w:p w14:paraId="731740D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321</w:t>
            </w:r>
          </w:p>
        </w:tc>
        <w:tc>
          <w:tcPr>
            <w:tcW w:w="1039" w:type="dxa"/>
          </w:tcPr>
          <w:p w14:paraId="5E1E971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24</w:t>
            </w:r>
          </w:p>
        </w:tc>
        <w:tc>
          <w:tcPr>
            <w:tcW w:w="1039" w:type="dxa"/>
          </w:tcPr>
          <w:p w14:paraId="569685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60</w:t>
            </w:r>
          </w:p>
        </w:tc>
        <w:tc>
          <w:tcPr>
            <w:tcW w:w="1039" w:type="dxa"/>
          </w:tcPr>
          <w:p w14:paraId="6780D27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63</w:t>
            </w:r>
          </w:p>
        </w:tc>
        <w:tc>
          <w:tcPr>
            <w:tcW w:w="1039" w:type="dxa"/>
          </w:tcPr>
          <w:p w14:paraId="5415F58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06</w:t>
            </w:r>
          </w:p>
        </w:tc>
        <w:tc>
          <w:tcPr>
            <w:tcW w:w="1039" w:type="dxa"/>
          </w:tcPr>
          <w:p w14:paraId="6978B93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35</w:t>
            </w:r>
          </w:p>
        </w:tc>
        <w:tc>
          <w:tcPr>
            <w:tcW w:w="1039" w:type="dxa"/>
          </w:tcPr>
          <w:p w14:paraId="576590C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6E6EEA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92EFD78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A0C6ED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0</w:t>
            </w:r>
          </w:p>
        </w:tc>
        <w:tc>
          <w:tcPr>
            <w:tcW w:w="1039" w:type="dxa"/>
          </w:tcPr>
          <w:p w14:paraId="5A04C3D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03D9B62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2</w:t>
            </w:r>
          </w:p>
        </w:tc>
        <w:tc>
          <w:tcPr>
            <w:tcW w:w="1039" w:type="dxa"/>
          </w:tcPr>
          <w:p w14:paraId="522D754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5</w:t>
            </w:r>
          </w:p>
        </w:tc>
        <w:tc>
          <w:tcPr>
            <w:tcW w:w="1039" w:type="dxa"/>
          </w:tcPr>
          <w:p w14:paraId="34F8AB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5</w:t>
            </w:r>
          </w:p>
        </w:tc>
        <w:tc>
          <w:tcPr>
            <w:tcW w:w="1039" w:type="dxa"/>
          </w:tcPr>
          <w:p w14:paraId="42C56ED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0</w:t>
            </w:r>
          </w:p>
        </w:tc>
        <w:tc>
          <w:tcPr>
            <w:tcW w:w="1039" w:type="dxa"/>
          </w:tcPr>
          <w:p w14:paraId="2B3A761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1</w:t>
            </w:r>
          </w:p>
        </w:tc>
        <w:tc>
          <w:tcPr>
            <w:tcW w:w="1039" w:type="dxa"/>
          </w:tcPr>
          <w:p w14:paraId="7CD1227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7E247F2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5</w:t>
            </w:r>
          </w:p>
        </w:tc>
      </w:tr>
      <w:tr w:rsidR="0046605A" w:rsidRPr="00177C70" w14:paraId="0926B093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ABEB9A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1</w:t>
            </w:r>
          </w:p>
        </w:tc>
        <w:tc>
          <w:tcPr>
            <w:tcW w:w="1039" w:type="dxa"/>
          </w:tcPr>
          <w:p w14:paraId="01E4824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6668C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1</w:t>
            </w:r>
          </w:p>
        </w:tc>
        <w:tc>
          <w:tcPr>
            <w:tcW w:w="1039" w:type="dxa"/>
          </w:tcPr>
          <w:p w14:paraId="171C5E8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9</w:t>
            </w:r>
          </w:p>
        </w:tc>
        <w:tc>
          <w:tcPr>
            <w:tcW w:w="1039" w:type="dxa"/>
          </w:tcPr>
          <w:p w14:paraId="3663837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5</w:t>
            </w:r>
          </w:p>
        </w:tc>
        <w:tc>
          <w:tcPr>
            <w:tcW w:w="1039" w:type="dxa"/>
          </w:tcPr>
          <w:p w14:paraId="22B8247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0</w:t>
            </w:r>
          </w:p>
        </w:tc>
        <w:tc>
          <w:tcPr>
            <w:tcW w:w="1039" w:type="dxa"/>
          </w:tcPr>
          <w:p w14:paraId="0D5B726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2</w:t>
            </w:r>
          </w:p>
        </w:tc>
        <w:tc>
          <w:tcPr>
            <w:tcW w:w="1039" w:type="dxa"/>
          </w:tcPr>
          <w:p w14:paraId="083F868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081783C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85309C6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C50BDF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0</w:t>
            </w:r>
          </w:p>
        </w:tc>
        <w:tc>
          <w:tcPr>
            <w:tcW w:w="1039" w:type="dxa"/>
          </w:tcPr>
          <w:p w14:paraId="30954A6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6A554EA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94</w:t>
            </w:r>
          </w:p>
        </w:tc>
        <w:tc>
          <w:tcPr>
            <w:tcW w:w="1039" w:type="dxa"/>
          </w:tcPr>
          <w:p w14:paraId="65B73DB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8</w:t>
            </w:r>
          </w:p>
        </w:tc>
        <w:tc>
          <w:tcPr>
            <w:tcW w:w="1039" w:type="dxa"/>
          </w:tcPr>
          <w:p w14:paraId="41C6DE7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56</w:t>
            </w:r>
          </w:p>
        </w:tc>
        <w:tc>
          <w:tcPr>
            <w:tcW w:w="1039" w:type="dxa"/>
          </w:tcPr>
          <w:p w14:paraId="0552087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0</w:t>
            </w:r>
          </w:p>
        </w:tc>
        <w:tc>
          <w:tcPr>
            <w:tcW w:w="1039" w:type="dxa"/>
          </w:tcPr>
          <w:p w14:paraId="371AEF9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20</w:t>
            </w:r>
          </w:p>
        </w:tc>
        <w:tc>
          <w:tcPr>
            <w:tcW w:w="1039" w:type="dxa"/>
          </w:tcPr>
          <w:p w14:paraId="1F66E04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48B5FA6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1C7A652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4AA9CA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54</w:t>
            </w:r>
          </w:p>
        </w:tc>
        <w:tc>
          <w:tcPr>
            <w:tcW w:w="1039" w:type="dxa"/>
          </w:tcPr>
          <w:p w14:paraId="5049E8C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35</w:t>
            </w:r>
          </w:p>
        </w:tc>
        <w:tc>
          <w:tcPr>
            <w:tcW w:w="1039" w:type="dxa"/>
          </w:tcPr>
          <w:p w14:paraId="3E73CFD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86</w:t>
            </w:r>
          </w:p>
        </w:tc>
        <w:tc>
          <w:tcPr>
            <w:tcW w:w="1039" w:type="dxa"/>
          </w:tcPr>
          <w:p w14:paraId="7BFA4C9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2</w:t>
            </w:r>
          </w:p>
        </w:tc>
        <w:tc>
          <w:tcPr>
            <w:tcW w:w="1039" w:type="dxa"/>
          </w:tcPr>
          <w:p w14:paraId="4C5A227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43</w:t>
            </w:r>
          </w:p>
        </w:tc>
        <w:tc>
          <w:tcPr>
            <w:tcW w:w="1039" w:type="dxa"/>
          </w:tcPr>
          <w:p w14:paraId="38E9EE3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17</w:t>
            </w:r>
          </w:p>
        </w:tc>
        <w:tc>
          <w:tcPr>
            <w:tcW w:w="1039" w:type="dxa"/>
          </w:tcPr>
          <w:p w14:paraId="0163FDB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43</w:t>
            </w:r>
          </w:p>
        </w:tc>
        <w:tc>
          <w:tcPr>
            <w:tcW w:w="1039" w:type="dxa"/>
          </w:tcPr>
          <w:p w14:paraId="7409DBA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393C85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D783958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34476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92</w:t>
            </w:r>
          </w:p>
        </w:tc>
        <w:tc>
          <w:tcPr>
            <w:tcW w:w="1039" w:type="dxa"/>
          </w:tcPr>
          <w:p w14:paraId="3488967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200</w:t>
            </w:r>
          </w:p>
        </w:tc>
        <w:tc>
          <w:tcPr>
            <w:tcW w:w="1039" w:type="dxa"/>
          </w:tcPr>
          <w:p w14:paraId="770257F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00</w:t>
            </w:r>
          </w:p>
        </w:tc>
        <w:tc>
          <w:tcPr>
            <w:tcW w:w="1039" w:type="dxa"/>
          </w:tcPr>
          <w:p w14:paraId="2FF5395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5</w:t>
            </w:r>
          </w:p>
        </w:tc>
        <w:tc>
          <w:tcPr>
            <w:tcW w:w="1039" w:type="dxa"/>
          </w:tcPr>
          <w:p w14:paraId="6DA537E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18</w:t>
            </w:r>
          </w:p>
        </w:tc>
        <w:tc>
          <w:tcPr>
            <w:tcW w:w="1039" w:type="dxa"/>
          </w:tcPr>
          <w:p w14:paraId="765FC5A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71</w:t>
            </w:r>
          </w:p>
        </w:tc>
        <w:tc>
          <w:tcPr>
            <w:tcW w:w="1039" w:type="dxa"/>
          </w:tcPr>
          <w:p w14:paraId="532EA55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18</w:t>
            </w:r>
          </w:p>
        </w:tc>
        <w:tc>
          <w:tcPr>
            <w:tcW w:w="1039" w:type="dxa"/>
          </w:tcPr>
          <w:p w14:paraId="3F8A807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3F6FC22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59A00B1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83CC36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23</w:t>
            </w:r>
          </w:p>
        </w:tc>
        <w:tc>
          <w:tcPr>
            <w:tcW w:w="1039" w:type="dxa"/>
          </w:tcPr>
          <w:p w14:paraId="5E2034F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347</w:t>
            </w:r>
          </w:p>
        </w:tc>
        <w:tc>
          <w:tcPr>
            <w:tcW w:w="1039" w:type="dxa"/>
          </w:tcPr>
          <w:p w14:paraId="149D6BB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71</w:t>
            </w:r>
          </w:p>
        </w:tc>
        <w:tc>
          <w:tcPr>
            <w:tcW w:w="1039" w:type="dxa"/>
          </w:tcPr>
          <w:p w14:paraId="763ACA0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68</w:t>
            </w:r>
          </w:p>
        </w:tc>
        <w:tc>
          <w:tcPr>
            <w:tcW w:w="1039" w:type="dxa"/>
          </w:tcPr>
          <w:p w14:paraId="4864B03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67</w:t>
            </w:r>
          </w:p>
        </w:tc>
        <w:tc>
          <w:tcPr>
            <w:tcW w:w="1039" w:type="dxa"/>
          </w:tcPr>
          <w:p w14:paraId="59C88FE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09</w:t>
            </w:r>
          </w:p>
        </w:tc>
        <w:tc>
          <w:tcPr>
            <w:tcW w:w="1039" w:type="dxa"/>
          </w:tcPr>
          <w:p w14:paraId="7E46A3E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39</w:t>
            </w:r>
          </w:p>
        </w:tc>
        <w:tc>
          <w:tcPr>
            <w:tcW w:w="1039" w:type="dxa"/>
          </w:tcPr>
          <w:p w14:paraId="7709E9B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52572E5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4B19B01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01989E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5ECB2EB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3CC023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1</w:t>
            </w:r>
          </w:p>
        </w:tc>
        <w:tc>
          <w:tcPr>
            <w:tcW w:w="1039" w:type="dxa"/>
          </w:tcPr>
          <w:p w14:paraId="347EBD3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4</w:t>
            </w:r>
          </w:p>
        </w:tc>
        <w:tc>
          <w:tcPr>
            <w:tcW w:w="1039" w:type="dxa"/>
          </w:tcPr>
          <w:p w14:paraId="7D2EE09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0</w:t>
            </w:r>
          </w:p>
        </w:tc>
        <w:tc>
          <w:tcPr>
            <w:tcW w:w="1039" w:type="dxa"/>
          </w:tcPr>
          <w:p w14:paraId="0A6BF93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2</w:t>
            </w:r>
          </w:p>
        </w:tc>
        <w:tc>
          <w:tcPr>
            <w:tcW w:w="1039" w:type="dxa"/>
          </w:tcPr>
          <w:p w14:paraId="6B44C1D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6</w:t>
            </w:r>
          </w:p>
        </w:tc>
        <w:tc>
          <w:tcPr>
            <w:tcW w:w="1039" w:type="dxa"/>
          </w:tcPr>
          <w:p w14:paraId="47CE4A6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5009027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6</w:t>
            </w:r>
          </w:p>
        </w:tc>
      </w:tr>
      <w:tr w:rsidR="0046605A" w:rsidRPr="00177C70" w14:paraId="1F8DB66B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2C9439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0</w:t>
            </w:r>
          </w:p>
        </w:tc>
        <w:tc>
          <w:tcPr>
            <w:tcW w:w="1039" w:type="dxa"/>
          </w:tcPr>
          <w:p w14:paraId="4D62359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4BAE84D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0</w:t>
            </w:r>
          </w:p>
        </w:tc>
        <w:tc>
          <w:tcPr>
            <w:tcW w:w="1039" w:type="dxa"/>
          </w:tcPr>
          <w:p w14:paraId="012B4C0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5</w:t>
            </w:r>
          </w:p>
        </w:tc>
        <w:tc>
          <w:tcPr>
            <w:tcW w:w="1039" w:type="dxa"/>
          </w:tcPr>
          <w:p w14:paraId="750F8DA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6</w:t>
            </w:r>
          </w:p>
        </w:tc>
        <w:tc>
          <w:tcPr>
            <w:tcW w:w="1039" w:type="dxa"/>
          </w:tcPr>
          <w:p w14:paraId="70BAA1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7</w:t>
            </w:r>
          </w:p>
        </w:tc>
        <w:tc>
          <w:tcPr>
            <w:tcW w:w="1039" w:type="dxa"/>
          </w:tcPr>
          <w:p w14:paraId="42D8627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32</w:t>
            </w:r>
          </w:p>
        </w:tc>
        <w:tc>
          <w:tcPr>
            <w:tcW w:w="1039" w:type="dxa"/>
          </w:tcPr>
          <w:p w14:paraId="0245CD7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4AE71E9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D923C00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A9BE16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0</w:t>
            </w:r>
          </w:p>
        </w:tc>
        <w:tc>
          <w:tcPr>
            <w:tcW w:w="1039" w:type="dxa"/>
          </w:tcPr>
          <w:p w14:paraId="69228DD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6DA8937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69</w:t>
            </w:r>
          </w:p>
        </w:tc>
        <w:tc>
          <w:tcPr>
            <w:tcW w:w="1039" w:type="dxa"/>
          </w:tcPr>
          <w:p w14:paraId="772E7A6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1</w:t>
            </w:r>
          </w:p>
        </w:tc>
        <w:tc>
          <w:tcPr>
            <w:tcW w:w="1039" w:type="dxa"/>
          </w:tcPr>
          <w:p w14:paraId="4D1A753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57</w:t>
            </w:r>
          </w:p>
        </w:tc>
        <w:tc>
          <w:tcPr>
            <w:tcW w:w="1039" w:type="dxa"/>
          </w:tcPr>
          <w:p w14:paraId="0B0EC66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6</w:t>
            </w:r>
          </w:p>
        </w:tc>
        <w:tc>
          <w:tcPr>
            <w:tcW w:w="1039" w:type="dxa"/>
          </w:tcPr>
          <w:p w14:paraId="50DEED1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23</w:t>
            </w:r>
          </w:p>
        </w:tc>
        <w:tc>
          <w:tcPr>
            <w:tcW w:w="1039" w:type="dxa"/>
          </w:tcPr>
          <w:p w14:paraId="133B16C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5CE58E5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143B535C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E14C62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52</w:t>
            </w:r>
          </w:p>
        </w:tc>
        <w:tc>
          <w:tcPr>
            <w:tcW w:w="1039" w:type="dxa"/>
          </w:tcPr>
          <w:p w14:paraId="1E01E33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33</w:t>
            </w:r>
          </w:p>
        </w:tc>
        <w:tc>
          <w:tcPr>
            <w:tcW w:w="1039" w:type="dxa"/>
          </w:tcPr>
          <w:p w14:paraId="4975844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51</w:t>
            </w:r>
          </w:p>
        </w:tc>
        <w:tc>
          <w:tcPr>
            <w:tcW w:w="1039" w:type="dxa"/>
          </w:tcPr>
          <w:p w14:paraId="3C614BF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6</w:t>
            </w:r>
          </w:p>
        </w:tc>
        <w:tc>
          <w:tcPr>
            <w:tcW w:w="1039" w:type="dxa"/>
          </w:tcPr>
          <w:p w14:paraId="7BAC6CA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45</w:t>
            </w:r>
          </w:p>
        </w:tc>
        <w:tc>
          <w:tcPr>
            <w:tcW w:w="1039" w:type="dxa"/>
          </w:tcPr>
          <w:p w14:paraId="20D1B4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09</w:t>
            </w:r>
          </w:p>
        </w:tc>
        <w:tc>
          <w:tcPr>
            <w:tcW w:w="1039" w:type="dxa"/>
          </w:tcPr>
          <w:p w14:paraId="2804F2B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50</w:t>
            </w:r>
          </w:p>
        </w:tc>
        <w:tc>
          <w:tcPr>
            <w:tcW w:w="1039" w:type="dxa"/>
          </w:tcPr>
          <w:p w14:paraId="60DFA31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7E801F3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EDCE27E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2F9AEF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41</w:t>
            </w:r>
          </w:p>
        </w:tc>
        <w:tc>
          <w:tcPr>
            <w:tcW w:w="1039" w:type="dxa"/>
          </w:tcPr>
          <w:p w14:paraId="7FBAED1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181</w:t>
            </w:r>
          </w:p>
        </w:tc>
        <w:tc>
          <w:tcPr>
            <w:tcW w:w="1039" w:type="dxa"/>
          </w:tcPr>
          <w:p w14:paraId="4126424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73</w:t>
            </w:r>
          </w:p>
        </w:tc>
        <w:tc>
          <w:tcPr>
            <w:tcW w:w="1039" w:type="dxa"/>
          </w:tcPr>
          <w:p w14:paraId="73C97D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1</w:t>
            </w:r>
          </w:p>
        </w:tc>
        <w:tc>
          <w:tcPr>
            <w:tcW w:w="1039" w:type="dxa"/>
          </w:tcPr>
          <w:p w14:paraId="13D409F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25</w:t>
            </w:r>
          </w:p>
        </w:tc>
        <w:tc>
          <w:tcPr>
            <w:tcW w:w="1039" w:type="dxa"/>
          </w:tcPr>
          <w:p w14:paraId="488EB0F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64</w:t>
            </w:r>
          </w:p>
        </w:tc>
        <w:tc>
          <w:tcPr>
            <w:tcW w:w="1039" w:type="dxa"/>
          </w:tcPr>
          <w:p w14:paraId="252850C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15</w:t>
            </w:r>
          </w:p>
        </w:tc>
        <w:tc>
          <w:tcPr>
            <w:tcW w:w="1039" w:type="dxa"/>
          </w:tcPr>
          <w:p w14:paraId="16AF694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6266050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395B13A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7AE9F80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3</w:t>
            </w:r>
          </w:p>
        </w:tc>
        <w:tc>
          <w:tcPr>
            <w:tcW w:w="1039" w:type="dxa"/>
          </w:tcPr>
          <w:p w14:paraId="7CDC1E7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342</w:t>
            </w:r>
          </w:p>
        </w:tc>
        <w:tc>
          <w:tcPr>
            <w:tcW w:w="1039" w:type="dxa"/>
          </w:tcPr>
          <w:p w14:paraId="238AC9C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36</w:t>
            </w:r>
          </w:p>
        </w:tc>
        <w:tc>
          <w:tcPr>
            <w:tcW w:w="1039" w:type="dxa"/>
          </w:tcPr>
          <w:p w14:paraId="1E6B907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34</w:t>
            </w:r>
          </w:p>
        </w:tc>
        <w:tc>
          <w:tcPr>
            <w:tcW w:w="1039" w:type="dxa"/>
          </w:tcPr>
          <w:p w14:paraId="1F91EF6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73</w:t>
            </w:r>
          </w:p>
        </w:tc>
        <w:tc>
          <w:tcPr>
            <w:tcW w:w="1039" w:type="dxa"/>
          </w:tcPr>
          <w:p w14:paraId="3C9A623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07</w:t>
            </w:r>
          </w:p>
        </w:tc>
        <w:tc>
          <w:tcPr>
            <w:tcW w:w="1039" w:type="dxa"/>
          </w:tcPr>
          <w:p w14:paraId="09B7A8D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33</w:t>
            </w:r>
          </w:p>
        </w:tc>
        <w:tc>
          <w:tcPr>
            <w:tcW w:w="1039" w:type="dxa"/>
          </w:tcPr>
          <w:p w14:paraId="65D5CC9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5615F64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75EB099A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0BCB0B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06</w:t>
            </w:r>
          </w:p>
        </w:tc>
        <w:tc>
          <w:tcPr>
            <w:tcW w:w="1039" w:type="dxa"/>
          </w:tcPr>
          <w:p w14:paraId="21D47AF5" w14:textId="77777777" w:rsidR="0046605A" w:rsidRPr="00741537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color w:val="FF0000"/>
                <w:sz w:val="20"/>
                <w:szCs w:val="20"/>
                <w:lang w:bidi="fa-IR"/>
              </w:rPr>
            </w:pPr>
            <w:r w:rsidRPr="0061674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</w:t>
            </w:r>
          </w:p>
        </w:tc>
        <w:tc>
          <w:tcPr>
            <w:tcW w:w="1039" w:type="dxa"/>
          </w:tcPr>
          <w:p w14:paraId="6F7DC2F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5</w:t>
            </w:r>
          </w:p>
        </w:tc>
        <w:tc>
          <w:tcPr>
            <w:tcW w:w="1039" w:type="dxa"/>
          </w:tcPr>
          <w:p w14:paraId="46AEA11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6</w:t>
            </w:r>
          </w:p>
        </w:tc>
        <w:tc>
          <w:tcPr>
            <w:tcW w:w="1039" w:type="dxa"/>
          </w:tcPr>
          <w:p w14:paraId="346755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2</w:t>
            </w:r>
          </w:p>
        </w:tc>
        <w:tc>
          <w:tcPr>
            <w:tcW w:w="1039" w:type="dxa"/>
          </w:tcPr>
          <w:p w14:paraId="7B35238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4</w:t>
            </w:r>
          </w:p>
        </w:tc>
        <w:tc>
          <w:tcPr>
            <w:tcW w:w="1039" w:type="dxa"/>
          </w:tcPr>
          <w:p w14:paraId="40A0471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8</w:t>
            </w:r>
          </w:p>
        </w:tc>
        <w:tc>
          <w:tcPr>
            <w:tcW w:w="1039" w:type="dxa"/>
          </w:tcPr>
          <w:p w14:paraId="5FD4D40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02D664F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7</w:t>
            </w:r>
          </w:p>
        </w:tc>
      </w:tr>
      <w:tr w:rsidR="0046605A" w:rsidRPr="00177C70" w14:paraId="716682D8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4DC3E8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lastRenderedPageBreak/>
              <w:t>0.010</w:t>
            </w:r>
          </w:p>
        </w:tc>
        <w:tc>
          <w:tcPr>
            <w:tcW w:w="1039" w:type="dxa"/>
          </w:tcPr>
          <w:p w14:paraId="20587D78" w14:textId="77777777" w:rsidR="0046605A" w:rsidRPr="0061674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61674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7DD21AB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3</w:t>
            </w:r>
          </w:p>
        </w:tc>
        <w:tc>
          <w:tcPr>
            <w:tcW w:w="1039" w:type="dxa"/>
          </w:tcPr>
          <w:p w14:paraId="0056D7B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8</w:t>
            </w:r>
          </w:p>
        </w:tc>
        <w:tc>
          <w:tcPr>
            <w:tcW w:w="1039" w:type="dxa"/>
          </w:tcPr>
          <w:p w14:paraId="1E9D374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4</w:t>
            </w:r>
          </w:p>
        </w:tc>
        <w:tc>
          <w:tcPr>
            <w:tcW w:w="1039" w:type="dxa"/>
          </w:tcPr>
          <w:p w14:paraId="105D9AE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8</w:t>
            </w:r>
          </w:p>
        </w:tc>
        <w:tc>
          <w:tcPr>
            <w:tcW w:w="1039" w:type="dxa"/>
          </w:tcPr>
          <w:p w14:paraId="720D1D9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41</w:t>
            </w:r>
          </w:p>
        </w:tc>
        <w:tc>
          <w:tcPr>
            <w:tcW w:w="1039" w:type="dxa"/>
          </w:tcPr>
          <w:p w14:paraId="7C34D2C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118689F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2AB229A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4B67D5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0</w:t>
            </w:r>
          </w:p>
        </w:tc>
        <w:tc>
          <w:tcPr>
            <w:tcW w:w="1039" w:type="dxa"/>
          </w:tcPr>
          <w:p w14:paraId="67F29F82" w14:textId="77777777" w:rsidR="0046605A" w:rsidRPr="0061674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61674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61DE2D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68</w:t>
            </w:r>
          </w:p>
        </w:tc>
        <w:tc>
          <w:tcPr>
            <w:tcW w:w="1039" w:type="dxa"/>
          </w:tcPr>
          <w:p w14:paraId="238710B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3</w:t>
            </w:r>
          </w:p>
        </w:tc>
        <w:tc>
          <w:tcPr>
            <w:tcW w:w="1039" w:type="dxa"/>
          </w:tcPr>
          <w:p w14:paraId="0F99B5D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45</w:t>
            </w:r>
          </w:p>
        </w:tc>
        <w:tc>
          <w:tcPr>
            <w:tcW w:w="1039" w:type="dxa"/>
          </w:tcPr>
          <w:p w14:paraId="16E1E62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6</w:t>
            </w:r>
          </w:p>
        </w:tc>
        <w:tc>
          <w:tcPr>
            <w:tcW w:w="1039" w:type="dxa"/>
          </w:tcPr>
          <w:p w14:paraId="73463E7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14</w:t>
            </w:r>
          </w:p>
        </w:tc>
        <w:tc>
          <w:tcPr>
            <w:tcW w:w="1039" w:type="dxa"/>
          </w:tcPr>
          <w:p w14:paraId="68D7BAE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37299E5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8D091C8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A5B48F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3</w:t>
            </w:r>
          </w:p>
        </w:tc>
        <w:tc>
          <w:tcPr>
            <w:tcW w:w="1039" w:type="dxa"/>
          </w:tcPr>
          <w:p w14:paraId="6B0BB99F" w14:textId="77777777" w:rsidR="0046605A" w:rsidRPr="0061674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616740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30</w:t>
            </w:r>
          </w:p>
        </w:tc>
        <w:tc>
          <w:tcPr>
            <w:tcW w:w="1039" w:type="dxa"/>
          </w:tcPr>
          <w:p w14:paraId="3BDCECF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79</w:t>
            </w:r>
          </w:p>
        </w:tc>
        <w:tc>
          <w:tcPr>
            <w:tcW w:w="1039" w:type="dxa"/>
          </w:tcPr>
          <w:p w14:paraId="257AADD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2</w:t>
            </w:r>
          </w:p>
        </w:tc>
        <w:tc>
          <w:tcPr>
            <w:tcW w:w="1039" w:type="dxa"/>
          </w:tcPr>
          <w:p w14:paraId="6E6C1E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65</w:t>
            </w:r>
          </w:p>
        </w:tc>
        <w:tc>
          <w:tcPr>
            <w:tcW w:w="1039" w:type="dxa"/>
          </w:tcPr>
          <w:p w14:paraId="44DD9E7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99</w:t>
            </w:r>
          </w:p>
        </w:tc>
        <w:tc>
          <w:tcPr>
            <w:tcW w:w="1039" w:type="dxa"/>
          </w:tcPr>
          <w:p w14:paraId="0515ADA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45</w:t>
            </w:r>
          </w:p>
        </w:tc>
        <w:tc>
          <w:tcPr>
            <w:tcW w:w="1039" w:type="dxa"/>
          </w:tcPr>
          <w:p w14:paraId="2BB29DE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7E608B6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ABA5071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54759BA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90</w:t>
            </w:r>
          </w:p>
        </w:tc>
        <w:tc>
          <w:tcPr>
            <w:tcW w:w="1039" w:type="dxa"/>
          </w:tcPr>
          <w:p w14:paraId="3EE1CC2F" w14:textId="77777777" w:rsidR="0046605A" w:rsidRPr="002D24CF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2D24CF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207</w:t>
            </w:r>
          </w:p>
        </w:tc>
        <w:tc>
          <w:tcPr>
            <w:tcW w:w="1039" w:type="dxa"/>
          </w:tcPr>
          <w:p w14:paraId="7762F17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80</w:t>
            </w:r>
          </w:p>
        </w:tc>
        <w:tc>
          <w:tcPr>
            <w:tcW w:w="1039" w:type="dxa"/>
          </w:tcPr>
          <w:p w14:paraId="29D6BD5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1</w:t>
            </w:r>
          </w:p>
        </w:tc>
        <w:tc>
          <w:tcPr>
            <w:tcW w:w="1039" w:type="dxa"/>
          </w:tcPr>
          <w:p w14:paraId="2E29D12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25</w:t>
            </w:r>
          </w:p>
        </w:tc>
        <w:tc>
          <w:tcPr>
            <w:tcW w:w="1039" w:type="dxa"/>
          </w:tcPr>
          <w:p w14:paraId="1548866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53</w:t>
            </w:r>
          </w:p>
        </w:tc>
        <w:tc>
          <w:tcPr>
            <w:tcW w:w="1039" w:type="dxa"/>
          </w:tcPr>
          <w:p w14:paraId="1A58E5B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17</w:t>
            </w:r>
          </w:p>
        </w:tc>
        <w:tc>
          <w:tcPr>
            <w:tcW w:w="1039" w:type="dxa"/>
          </w:tcPr>
          <w:p w14:paraId="5F71CEE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2C1B9F4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BE3EF94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8ACDD3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2</w:t>
            </w:r>
          </w:p>
        </w:tc>
        <w:tc>
          <w:tcPr>
            <w:tcW w:w="1039" w:type="dxa"/>
          </w:tcPr>
          <w:p w14:paraId="3AB02D00" w14:textId="77777777" w:rsidR="0046605A" w:rsidRPr="002D24CF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 w:rsidRPr="002D24CF"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336</w:t>
            </w:r>
          </w:p>
        </w:tc>
        <w:tc>
          <w:tcPr>
            <w:tcW w:w="1039" w:type="dxa"/>
          </w:tcPr>
          <w:p w14:paraId="13BB298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51</w:t>
            </w:r>
          </w:p>
        </w:tc>
        <w:tc>
          <w:tcPr>
            <w:tcW w:w="1039" w:type="dxa"/>
          </w:tcPr>
          <w:p w14:paraId="0E35C3D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63</w:t>
            </w:r>
          </w:p>
        </w:tc>
        <w:tc>
          <w:tcPr>
            <w:tcW w:w="1039" w:type="dxa"/>
          </w:tcPr>
          <w:p w14:paraId="3FA5E83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71</w:t>
            </w:r>
          </w:p>
        </w:tc>
        <w:tc>
          <w:tcPr>
            <w:tcW w:w="1039" w:type="dxa"/>
          </w:tcPr>
          <w:p w14:paraId="5ACB58A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03</w:t>
            </w:r>
          </w:p>
        </w:tc>
        <w:tc>
          <w:tcPr>
            <w:tcW w:w="1039" w:type="dxa"/>
          </w:tcPr>
          <w:p w14:paraId="4614FF7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29</w:t>
            </w:r>
          </w:p>
        </w:tc>
        <w:tc>
          <w:tcPr>
            <w:tcW w:w="1039" w:type="dxa"/>
          </w:tcPr>
          <w:p w14:paraId="2E9981A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520F9C1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515AA006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26AD6B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0</w:t>
            </w:r>
          </w:p>
        </w:tc>
        <w:tc>
          <w:tcPr>
            <w:tcW w:w="1039" w:type="dxa"/>
          </w:tcPr>
          <w:p w14:paraId="47BBC4B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</w:t>
            </w:r>
          </w:p>
        </w:tc>
        <w:tc>
          <w:tcPr>
            <w:tcW w:w="1039" w:type="dxa"/>
          </w:tcPr>
          <w:p w14:paraId="09761D4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2</w:t>
            </w:r>
          </w:p>
        </w:tc>
        <w:tc>
          <w:tcPr>
            <w:tcW w:w="1039" w:type="dxa"/>
          </w:tcPr>
          <w:p w14:paraId="134D4E1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3</w:t>
            </w:r>
          </w:p>
        </w:tc>
        <w:tc>
          <w:tcPr>
            <w:tcW w:w="1039" w:type="dxa"/>
          </w:tcPr>
          <w:p w14:paraId="17B9650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48</w:t>
            </w:r>
          </w:p>
        </w:tc>
        <w:tc>
          <w:tcPr>
            <w:tcW w:w="1039" w:type="dxa"/>
          </w:tcPr>
          <w:p w14:paraId="3E66935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5</w:t>
            </w:r>
          </w:p>
        </w:tc>
        <w:tc>
          <w:tcPr>
            <w:tcW w:w="1039" w:type="dxa"/>
          </w:tcPr>
          <w:p w14:paraId="0030495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9</w:t>
            </w:r>
          </w:p>
        </w:tc>
        <w:tc>
          <w:tcPr>
            <w:tcW w:w="1039" w:type="dxa"/>
          </w:tcPr>
          <w:p w14:paraId="577AD11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1</w:t>
            </w:r>
          </w:p>
        </w:tc>
        <w:tc>
          <w:tcPr>
            <w:tcW w:w="1039" w:type="dxa"/>
          </w:tcPr>
          <w:p w14:paraId="1DB55A6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Data8</w:t>
            </w:r>
          </w:p>
        </w:tc>
      </w:tr>
      <w:tr w:rsidR="0046605A" w:rsidRPr="00177C70" w14:paraId="3B4C8B6A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CB9E843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31</w:t>
            </w:r>
          </w:p>
        </w:tc>
        <w:tc>
          <w:tcPr>
            <w:tcW w:w="1039" w:type="dxa"/>
          </w:tcPr>
          <w:p w14:paraId="2310234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0</w:t>
            </w:r>
          </w:p>
        </w:tc>
        <w:tc>
          <w:tcPr>
            <w:tcW w:w="1039" w:type="dxa"/>
          </w:tcPr>
          <w:p w14:paraId="3D25A1C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1</w:t>
            </w:r>
          </w:p>
        </w:tc>
        <w:tc>
          <w:tcPr>
            <w:tcW w:w="1039" w:type="dxa"/>
          </w:tcPr>
          <w:p w14:paraId="67BBFA0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4</w:t>
            </w:r>
          </w:p>
        </w:tc>
        <w:tc>
          <w:tcPr>
            <w:tcW w:w="1039" w:type="dxa"/>
          </w:tcPr>
          <w:p w14:paraId="3172C05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88</w:t>
            </w:r>
          </w:p>
        </w:tc>
        <w:tc>
          <w:tcPr>
            <w:tcW w:w="1039" w:type="dxa"/>
          </w:tcPr>
          <w:p w14:paraId="1A4AC55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20</w:t>
            </w:r>
          </w:p>
        </w:tc>
        <w:tc>
          <w:tcPr>
            <w:tcW w:w="1039" w:type="dxa"/>
          </w:tcPr>
          <w:p w14:paraId="418189B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40</w:t>
            </w:r>
          </w:p>
        </w:tc>
        <w:tc>
          <w:tcPr>
            <w:tcW w:w="1039" w:type="dxa"/>
          </w:tcPr>
          <w:p w14:paraId="218D665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2</w:t>
            </w:r>
          </w:p>
        </w:tc>
        <w:tc>
          <w:tcPr>
            <w:tcW w:w="1039" w:type="dxa"/>
          </w:tcPr>
          <w:p w14:paraId="489C9D5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6FB55ACB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028D2A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3</w:t>
            </w:r>
          </w:p>
        </w:tc>
        <w:tc>
          <w:tcPr>
            <w:tcW w:w="1039" w:type="dxa"/>
          </w:tcPr>
          <w:p w14:paraId="7CA6B3F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01</w:t>
            </w:r>
          </w:p>
        </w:tc>
        <w:tc>
          <w:tcPr>
            <w:tcW w:w="1039" w:type="dxa"/>
          </w:tcPr>
          <w:p w14:paraId="2253334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78</w:t>
            </w:r>
          </w:p>
        </w:tc>
        <w:tc>
          <w:tcPr>
            <w:tcW w:w="1039" w:type="dxa"/>
          </w:tcPr>
          <w:p w14:paraId="6CE1D5E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65</w:t>
            </w:r>
          </w:p>
        </w:tc>
        <w:tc>
          <w:tcPr>
            <w:tcW w:w="1039" w:type="dxa"/>
          </w:tcPr>
          <w:p w14:paraId="2ED8970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30</w:t>
            </w:r>
          </w:p>
        </w:tc>
        <w:tc>
          <w:tcPr>
            <w:tcW w:w="1039" w:type="dxa"/>
          </w:tcPr>
          <w:p w14:paraId="4625B3F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81</w:t>
            </w:r>
          </w:p>
        </w:tc>
        <w:tc>
          <w:tcPr>
            <w:tcW w:w="1039" w:type="dxa"/>
          </w:tcPr>
          <w:p w14:paraId="2F74EF5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30</w:t>
            </w:r>
          </w:p>
        </w:tc>
        <w:tc>
          <w:tcPr>
            <w:tcW w:w="1039" w:type="dxa"/>
          </w:tcPr>
          <w:p w14:paraId="340E4DF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05</w:t>
            </w:r>
          </w:p>
        </w:tc>
        <w:tc>
          <w:tcPr>
            <w:tcW w:w="1039" w:type="dxa"/>
          </w:tcPr>
          <w:p w14:paraId="23D2F95E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0EDCB093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1B69212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0</w:t>
            </w:r>
          </w:p>
        </w:tc>
        <w:tc>
          <w:tcPr>
            <w:tcW w:w="1039" w:type="dxa"/>
          </w:tcPr>
          <w:p w14:paraId="2B2A5F8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035</w:t>
            </w:r>
          </w:p>
        </w:tc>
        <w:tc>
          <w:tcPr>
            <w:tcW w:w="1039" w:type="dxa"/>
          </w:tcPr>
          <w:p w14:paraId="13A000B6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75</w:t>
            </w:r>
          </w:p>
        </w:tc>
        <w:tc>
          <w:tcPr>
            <w:tcW w:w="1039" w:type="dxa"/>
          </w:tcPr>
          <w:p w14:paraId="7C47F5D8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5</w:t>
            </w:r>
          </w:p>
        </w:tc>
        <w:tc>
          <w:tcPr>
            <w:tcW w:w="1039" w:type="dxa"/>
          </w:tcPr>
          <w:p w14:paraId="6FAF545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448</w:t>
            </w:r>
          </w:p>
        </w:tc>
        <w:tc>
          <w:tcPr>
            <w:tcW w:w="1039" w:type="dxa"/>
          </w:tcPr>
          <w:p w14:paraId="34440EA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08</w:t>
            </w:r>
          </w:p>
        </w:tc>
        <w:tc>
          <w:tcPr>
            <w:tcW w:w="1039" w:type="dxa"/>
          </w:tcPr>
          <w:p w14:paraId="31F4318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553</w:t>
            </w:r>
          </w:p>
        </w:tc>
        <w:tc>
          <w:tcPr>
            <w:tcW w:w="1039" w:type="dxa"/>
          </w:tcPr>
          <w:p w14:paraId="001C0B3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</w:t>
            </w:r>
          </w:p>
        </w:tc>
        <w:tc>
          <w:tcPr>
            <w:tcW w:w="1039" w:type="dxa"/>
          </w:tcPr>
          <w:p w14:paraId="4EE6FF4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233EB35C" w14:textId="77777777" w:rsidTr="00BC2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436EAE7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12</w:t>
            </w:r>
          </w:p>
        </w:tc>
        <w:tc>
          <w:tcPr>
            <w:tcW w:w="1039" w:type="dxa"/>
          </w:tcPr>
          <w:p w14:paraId="08284535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197</w:t>
            </w:r>
          </w:p>
        </w:tc>
        <w:tc>
          <w:tcPr>
            <w:tcW w:w="1039" w:type="dxa"/>
          </w:tcPr>
          <w:p w14:paraId="0BF3AF4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696</w:t>
            </w:r>
          </w:p>
        </w:tc>
        <w:tc>
          <w:tcPr>
            <w:tcW w:w="1039" w:type="dxa"/>
          </w:tcPr>
          <w:p w14:paraId="1E9863B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01</w:t>
            </w:r>
          </w:p>
        </w:tc>
        <w:tc>
          <w:tcPr>
            <w:tcW w:w="1039" w:type="dxa"/>
          </w:tcPr>
          <w:p w14:paraId="5736B91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19</w:t>
            </w:r>
          </w:p>
        </w:tc>
        <w:tc>
          <w:tcPr>
            <w:tcW w:w="1039" w:type="dxa"/>
          </w:tcPr>
          <w:p w14:paraId="6967EED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73</w:t>
            </w:r>
          </w:p>
        </w:tc>
        <w:tc>
          <w:tcPr>
            <w:tcW w:w="1039" w:type="dxa"/>
          </w:tcPr>
          <w:p w14:paraId="53418FA2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10</w:t>
            </w:r>
          </w:p>
        </w:tc>
        <w:tc>
          <w:tcPr>
            <w:tcW w:w="1039" w:type="dxa"/>
          </w:tcPr>
          <w:p w14:paraId="15300D2D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2</w:t>
            </w:r>
          </w:p>
        </w:tc>
        <w:tc>
          <w:tcPr>
            <w:tcW w:w="1039" w:type="dxa"/>
          </w:tcPr>
          <w:p w14:paraId="6F762A39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  <w:tr w:rsidR="0046605A" w:rsidRPr="00177C70" w14:paraId="37908B43" w14:textId="77777777" w:rsidTr="00BC2589">
        <w:trPr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8" w:type="dxa"/>
          </w:tcPr>
          <w:p w14:paraId="3773A491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65</w:t>
            </w:r>
          </w:p>
        </w:tc>
        <w:tc>
          <w:tcPr>
            <w:tcW w:w="1039" w:type="dxa"/>
          </w:tcPr>
          <w:p w14:paraId="6A7D27D7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  <w:lang w:bidi="fa-IR"/>
              </w:rPr>
              <w:t>0.325</w:t>
            </w:r>
          </w:p>
        </w:tc>
        <w:tc>
          <w:tcPr>
            <w:tcW w:w="1039" w:type="dxa"/>
          </w:tcPr>
          <w:p w14:paraId="5E6E42CA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756</w:t>
            </w:r>
          </w:p>
        </w:tc>
        <w:tc>
          <w:tcPr>
            <w:tcW w:w="1039" w:type="dxa"/>
          </w:tcPr>
          <w:p w14:paraId="47051780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165</w:t>
            </w:r>
          </w:p>
        </w:tc>
        <w:tc>
          <w:tcPr>
            <w:tcW w:w="1039" w:type="dxa"/>
          </w:tcPr>
          <w:p w14:paraId="2963545B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863</w:t>
            </w:r>
          </w:p>
        </w:tc>
        <w:tc>
          <w:tcPr>
            <w:tcW w:w="1039" w:type="dxa"/>
          </w:tcPr>
          <w:p w14:paraId="62A7EC24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06</w:t>
            </w:r>
          </w:p>
        </w:tc>
        <w:tc>
          <w:tcPr>
            <w:tcW w:w="1039" w:type="dxa"/>
          </w:tcPr>
          <w:p w14:paraId="5F1B0D0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931</w:t>
            </w:r>
          </w:p>
        </w:tc>
        <w:tc>
          <w:tcPr>
            <w:tcW w:w="1039" w:type="dxa"/>
          </w:tcPr>
          <w:p w14:paraId="2BD07BBF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0.3</w:t>
            </w:r>
          </w:p>
        </w:tc>
        <w:tc>
          <w:tcPr>
            <w:tcW w:w="1039" w:type="dxa"/>
          </w:tcPr>
          <w:p w14:paraId="782827EC" w14:textId="77777777" w:rsidR="0046605A" w:rsidRPr="00177C70" w:rsidRDefault="0046605A" w:rsidP="00BC2589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</w:p>
        </w:tc>
      </w:tr>
    </w:tbl>
    <w:p w14:paraId="55624BA5" w14:textId="33B3C95F" w:rsidR="00862BFE" w:rsidRDefault="00862BFE" w:rsidP="00862BFE">
      <w:pPr>
        <w:tabs>
          <w:tab w:val="left" w:pos="2245"/>
        </w:tabs>
        <w:bidi/>
        <w:rPr>
          <w:rFonts w:ascii="Times New Roman" w:hAnsi="Times New Roman" w:cs="B Lotus"/>
          <w:sz w:val="24"/>
          <w:szCs w:val="24"/>
          <w:rtl/>
          <w:lang w:bidi="fa-IR"/>
        </w:rPr>
      </w:pPr>
      <w:r>
        <w:rPr>
          <w:rFonts w:ascii="Times New Roman" w:hAnsi="Times New Roman" w:cs="B Lotus"/>
          <w:sz w:val="24"/>
          <w:szCs w:val="24"/>
          <w:rtl/>
          <w:lang w:bidi="fa-IR"/>
        </w:rPr>
        <w:tab/>
      </w:r>
    </w:p>
    <w:p w14:paraId="1B6289EC" w14:textId="43CD073C" w:rsidR="009C63EF" w:rsidRDefault="00862BFE" w:rsidP="009A47F3">
      <w:pPr>
        <w:pStyle w:val="Heading1"/>
        <w:bidi/>
        <w:rPr>
          <w:lang w:bidi="fa-IR"/>
        </w:rPr>
      </w:pPr>
      <w:r w:rsidRPr="009163A2">
        <w:rPr>
          <w:rFonts w:cs="B Lotus" w:hint="cs"/>
          <w:color w:val="auto"/>
          <w:sz w:val="28"/>
          <w:szCs w:val="28"/>
          <w:rtl/>
          <w:lang w:bidi="fa-IR"/>
        </w:rPr>
        <w:t>5</w:t>
      </w:r>
    </w:p>
    <w:sectPr w:rsidR="009C63EF" w:rsidSect="009A54AD">
      <w:footerReference w:type="default" r:id="rId8"/>
      <w:pgSz w:w="12240" w:h="15840" w:code="1"/>
      <w:pgMar w:top="1440" w:right="1440" w:bottom="1440" w:left="1440" w:header="720" w:footer="720" w:gutter="0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49C069" w14:textId="77777777" w:rsidR="0070307E" w:rsidRDefault="0070307E" w:rsidP="006C2CF5">
      <w:pPr>
        <w:spacing w:after="0" w:line="240" w:lineRule="auto"/>
      </w:pPr>
      <w:r>
        <w:separator/>
      </w:r>
    </w:p>
  </w:endnote>
  <w:endnote w:type="continuationSeparator" w:id="0">
    <w:p w14:paraId="713517E6" w14:textId="77777777" w:rsidR="0070307E" w:rsidRDefault="0070307E" w:rsidP="006C2C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otus">
    <w:altName w:val="Courier New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Zar">
    <w:charset w:val="B2"/>
    <w:family w:val="auto"/>
    <w:pitch w:val="variable"/>
    <w:sig w:usb0="00002001" w:usb1="80000000" w:usb2="00000008" w:usb3="00000000" w:csb0="00000040" w:csb1="00000000"/>
  </w:font>
  <w:font w:name="Persian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Liberation Serif">
    <w:altName w:val="Times New Roman"/>
    <w:charset w:val="00"/>
    <w:family w:val="roman"/>
    <w:pitch w:val="variable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tr"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503996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584F44" w14:textId="40384345" w:rsidR="006E5625" w:rsidRDefault="006E562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8</w:t>
        </w:r>
        <w:r>
          <w:rPr>
            <w:noProof/>
          </w:rPr>
          <w:fldChar w:fldCharType="end"/>
        </w:r>
      </w:p>
    </w:sdtContent>
  </w:sdt>
  <w:p w14:paraId="74141E1E" w14:textId="77777777" w:rsidR="006E5625" w:rsidRDefault="006E562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6E771D" w14:textId="77777777" w:rsidR="0070307E" w:rsidRDefault="0070307E" w:rsidP="006C2CF5">
      <w:pPr>
        <w:spacing w:after="0" w:line="240" w:lineRule="auto"/>
      </w:pPr>
      <w:r>
        <w:separator/>
      </w:r>
    </w:p>
  </w:footnote>
  <w:footnote w:type="continuationSeparator" w:id="0">
    <w:p w14:paraId="110A1F57" w14:textId="77777777" w:rsidR="0070307E" w:rsidRDefault="0070307E" w:rsidP="006C2CF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E478DE"/>
    <w:multiLevelType w:val="hybridMultilevel"/>
    <w:tmpl w:val="45E6D3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0258F2"/>
    <w:multiLevelType w:val="hybridMultilevel"/>
    <w:tmpl w:val="F912EE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2C1E0C"/>
    <w:multiLevelType w:val="hybridMultilevel"/>
    <w:tmpl w:val="896A2F70"/>
    <w:lvl w:ilvl="0" w:tplc="2AE860A8">
      <w:start w:val="1"/>
      <w:numFmt w:val="bullet"/>
      <w:pStyle w:val="BulletedText"/>
      <w:lvlText w:val=""/>
      <w:lvlJc w:val="left"/>
      <w:pPr>
        <w:tabs>
          <w:tab w:val="num" w:pos="340"/>
        </w:tabs>
        <w:ind w:left="340" w:hanging="34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185F0D"/>
    <w:multiLevelType w:val="hybridMultilevel"/>
    <w:tmpl w:val="F7447FBC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E12265"/>
    <w:multiLevelType w:val="hybridMultilevel"/>
    <w:tmpl w:val="966E7A98"/>
    <w:lvl w:ilvl="0" w:tplc="3F4C99B8">
      <w:start w:val="1"/>
      <w:numFmt w:val="decimal"/>
      <w:lvlText w:val="%1-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CA2F81"/>
    <w:multiLevelType w:val="hybridMultilevel"/>
    <w:tmpl w:val="435C9A40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403E4D"/>
    <w:multiLevelType w:val="hybridMultilevel"/>
    <w:tmpl w:val="97EA78C4"/>
    <w:lvl w:ilvl="0" w:tplc="59209AC4">
      <w:start w:val="1"/>
      <w:numFmt w:val="decimal"/>
      <w:lvlText w:val="%1-"/>
      <w:lvlJc w:val="left"/>
      <w:pPr>
        <w:ind w:left="720" w:hanging="360"/>
      </w:pPr>
      <w:rPr>
        <w:rFonts w:cs="B Lotus" w:hint="default"/>
        <w:sz w:val="24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ED62D28"/>
    <w:multiLevelType w:val="hybridMultilevel"/>
    <w:tmpl w:val="10FA92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sz w:val="28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6510D4"/>
    <w:multiLevelType w:val="hybridMultilevel"/>
    <w:tmpl w:val="88F6CB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C03B5F"/>
    <w:multiLevelType w:val="hybridMultilevel"/>
    <w:tmpl w:val="B7C466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FEF27AB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37806DAC"/>
    <w:multiLevelType w:val="hybridMultilevel"/>
    <w:tmpl w:val="FB8CAC1A"/>
    <w:lvl w:ilvl="0" w:tplc="FC2E1DA4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84C06F7"/>
    <w:multiLevelType w:val="multilevel"/>
    <w:tmpl w:val="E71226F6"/>
    <w:lvl w:ilvl="0">
      <w:start w:val="1"/>
      <w:numFmt w:val="decimal"/>
      <w:lvlText w:val="%1-"/>
      <w:lvlJc w:val="left"/>
      <w:pPr>
        <w:ind w:left="456" w:hanging="456"/>
      </w:pPr>
      <w:rPr>
        <w:rFonts w:ascii="Times New Roman" w:hAnsi="Times New Roman" w:cs="B Lotus" w:hint="default"/>
        <w:color w:val="000000"/>
        <w:sz w:val="24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ascii="Times New Roman" w:hAnsi="Times New Roman" w:cs="B Lotus" w:hint="default"/>
        <w:color w:val="000000"/>
        <w:sz w:val="24"/>
      </w:rPr>
    </w:lvl>
    <w:lvl w:ilvl="2">
      <w:start w:val="1"/>
      <w:numFmt w:val="decimal"/>
      <w:lvlText w:val="%1-%2-%3."/>
      <w:lvlJc w:val="left"/>
      <w:pPr>
        <w:ind w:left="1080" w:hanging="1080"/>
      </w:pPr>
      <w:rPr>
        <w:rFonts w:ascii="Times New Roman" w:hAnsi="Times New Roman" w:cs="B Lotus" w:hint="default"/>
        <w:color w:val="000000"/>
        <w:sz w:val="24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ascii="Times New Roman" w:hAnsi="Times New Roman" w:cs="B Lotus" w:hint="default"/>
        <w:color w:val="000000"/>
        <w:sz w:val="24"/>
      </w:rPr>
    </w:lvl>
    <w:lvl w:ilvl="4">
      <w:start w:val="1"/>
      <w:numFmt w:val="decimal"/>
      <w:lvlText w:val="%1-%2-%3.%4.%5."/>
      <w:lvlJc w:val="left"/>
      <w:pPr>
        <w:ind w:left="1440" w:hanging="1440"/>
      </w:pPr>
      <w:rPr>
        <w:rFonts w:ascii="Times New Roman" w:hAnsi="Times New Roman" w:cs="B Lotus" w:hint="default"/>
        <w:color w:val="000000"/>
        <w:sz w:val="24"/>
      </w:rPr>
    </w:lvl>
    <w:lvl w:ilvl="5">
      <w:start w:val="1"/>
      <w:numFmt w:val="decimal"/>
      <w:lvlText w:val="%1-%2-%3.%4.%5.%6."/>
      <w:lvlJc w:val="left"/>
      <w:pPr>
        <w:ind w:left="1800" w:hanging="1800"/>
      </w:pPr>
      <w:rPr>
        <w:rFonts w:ascii="Times New Roman" w:hAnsi="Times New Roman" w:cs="B Lotus" w:hint="default"/>
        <w:color w:val="000000"/>
        <w:sz w:val="24"/>
      </w:rPr>
    </w:lvl>
    <w:lvl w:ilvl="6">
      <w:start w:val="1"/>
      <w:numFmt w:val="decimal"/>
      <w:lvlText w:val="%1-%2-%3.%4.%5.%6.%7."/>
      <w:lvlJc w:val="left"/>
      <w:pPr>
        <w:ind w:left="1800" w:hanging="1800"/>
      </w:pPr>
      <w:rPr>
        <w:rFonts w:ascii="Times New Roman" w:hAnsi="Times New Roman" w:cs="B Lotus" w:hint="default"/>
        <w:color w:val="000000"/>
        <w:sz w:val="24"/>
      </w:rPr>
    </w:lvl>
    <w:lvl w:ilvl="7">
      <w:start w:val="1"/>
      <w:numFmt w:val="decimal"/>
      <w:lvlText w:val="%1-%2-%3.%4.%5.%6.%7.%8."/>
      <w:lvlJc w:val="left"/>
      <w:pPr>
        <w:ind w:left="2160" w:hanging="2160"/>
      </w:pPr>
      <w:rPr>
        <w:rFonts w:ascii="Times New Roman" w:hAnsi="Times New Roman" w:cs="B Lotus" w:hint="default"/>
        <w:color w:val="000000"/>
        <w:sz w:val="24"/>
      </w:rPr>
    </w:lvl>
    <w:lvl w:ilvl="8">
      <w:start w:val="1"/>
      <w:numFmt w:val="decimal"/>
      <w:lvlText w:val="%1-%2-%3.%4.%5.%6.%7.%8.%9."/>
      <w:lvlJc w:val="left"/>
      <w:pPr>
        <w:ind w:left="2520" w:hanging="2520"/>
      </w:pPr>
      <w:rPr>
        <w:rFonts w:ascii="Times New Roman" w:hAnsi="Times New Roman" w:cs="B Lotus" w:hint="default"/>
        <w:color w:val="000000"/>
        <w:sz w:val="24"/>
      </w:rPr>
    </w:lvl>
  </w:abstractNum>
  <w:abstractNum w:abstractNumId="13" w15:restartNumberingAfterBreak="0">
    <w:nsid w:val="38997E52"/>
    <w:multiLevelType w:val="hybridMultilevel"/>
    <w:tmpl w:val="01F8C5BC"/>
    <w:lvl w:ilvl="0" w:tplc="4CF6EF88">
      <w:start w:val="1"/>
      <w:numFmt w:val="decimal"/>
      <w:pStyle w:val="REF"/>
      <w:lvlText w:val="[%1]"/>
      <w:lvlJc w:val="right"/>
      <w:pPr>
        <w:tabs>
          <w:tab w:val="num" w:pos="454"/>
        </w:tabs>
        <w:ind w:left="454" w:hanging="170"/>
      </w:pPr>
      <w:rPr>
        <w:rFonts w:ascii="Times New Roman" w:hAnsi="Times New Roman" w:cs="Nazanin" w:hint="default"/>
        <w:color w:val="auto"/>
        <w:sz w:val="18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429A59E5"/>
    <w:multiLevelType w:val="hybridMultilevel"/>
    <w:tmpl w:val="49A822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960A16"/>
    <w:multiLevelType w:val="hybridMultilevel"/>
    <w:tmpl w:val="CBBC65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F16E83"/>
    <w:multiLevelType w:val="hybridMultilevel"/>
    <w:tmpl w:val="839EC66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BD36A1E"/>
    <w:multiLevelType w:val="hybridMultilevel"/>
    <w:tmpl w:val="173A79FE"/>
    <w:lvl w:ilvl="0" w:tplc="115C66B8">
      <w:start w:val="1"/>
      <w:numFmt w:val="decimal"/>
      <w:lvlText w:val="%1-"/>
      <w:lvlJc w:val="left"/>
      <w:pPr>
        <w:ind w:left="9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7451E3E"/>
    <w:multiLevelType w:val="hybridMultilevel"/>
    <w:tmpl w:val="10FA92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sz w:val="28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7FB62C6"/>
    <w:multiLevelType w:val="hybridMultilevel"/>
    <w:tmpl w:val="1DA82676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34618CB"/>
    <w:multiLevelType w:val="hybridMultilevel"/>
    <w:tmpl w:val="991438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69D3383"/>
    <w:multiLevelType w:val="hybridMultilevel"/>
    <w:tmpl w:val="BC245286"/>
    <w:lvl w:ilvl="0" w:tplc="FFFFFFFF">
      <w:start w:val="1"/>
      <w:numFmt w:val="decimal"/>
      <w:lvlText w:val="%1-"/>
      <w:lvlJc w:val="left"/>
      <w:pPr>
        <w:ind w:left="720" w:hanging="360"/>
      </w:pPr>
      <w:rPr>
        <w:rFonts w:cs="B Lotus" w:hint="default"/>
        <w:sz w:val="28"/>
        <w:szCs w:val="32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28675195">
    <w:abstractNumId w:val="7"/>
  </w:num>
  <w:num w:numId="2" w16cid:durableId="1343817749">
    <w:abstractNumId w:val="18"/>
  </w:num>
  <w:num w:numId="3" w16cid:durableId="267007126">
    <w:abstractNumId w:val="5"/>
  </w:num>
  <w:num w:numId="4" w16cid:durableId="255095667">
    <w:abstractNumId w:val="12"/>
  </w:num>
  <w:num w:numId="5" w16cid:durableId="174097519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612325677">
    <w:abstractNumId w:val="4"/>
  </w:num>
  <w:num w:numId="7" w16cid:durableId="1251885711">
    <w:abstractNumId w:val="16"/>
  </w:num>
  <w:num w:numId="8" w16cid:durableId="465315929">
    <w:abstractNumId w:val="2"/>
  </w:num>
  <w:num w:numId="9" w16cid:durableId="1891764902">
    <w:abstractNumId w:val="13"/>
  </w:num>
  <w:num w:numId="10" w16cid:durableId="891883916">
    <w:abstractNumId w:val="0"/>
  </w:num>
  <w:num w:numId="11" w16cid:durableId="346249947">
    <w:abstractNumId w:val="11"/>
  </w:num>
  <w:num w:numId="12" w16cid:durableId="975766434">
    <w:abstractNumId w:val="6"/>
  </w:num>
  <w:num w:numId="13" w16cid:durableId="1029725807">
    <w:abstractNumId w:val="10"/>
  </w:num>
  <w:num w:numId="14" w16cid:durableId="639573454">
    <w:abstractNumId w:val="9"/>
  </w:num>
  <w:num w:numId="15" w16cid:durableId="931282786">
    <w:abstractNumId w:val="20"/>
  </w:num>
  <w:num w:numId="16" w16cid:durableId="263391698">
    <w:abstractNumId w:val="14"/>
  </w:num>
  <w:num w:numId="17" w16cid:durableId="532232758">
    <w:abstractNumId w:val="8"/>
  </w:num>
  <w:num w:numId="18" w16cid:durableId="1487405077">
    <w:abstractNumId w:val="19"/>
  </w:num>
  <w:num w:numId="19" w16cid:durableId="1363743580">
    <w:abstractNumId w:val="17"/>
  </w:num>
  <w:num w:numId="20" w16cid:durableId="605621745">
    <w:abstractNumId w:val="15"/>
  </w:num>
  <w:num w:numId="21" w16cid:durableId="2003849230">
    <w:abstractNumId w:val="21"/>
  </w:num>
  <w:num w:numId="22" w16cid:durableId="147745521">
    <w:abstractNumId w:val="1"/>
  </w:num>
  <w:num w:numId="23" w16cid:durableId="47641315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C63EF"/>
    <w:rsid w:val="00000290"/>
    <w:rsid w:val="00000792"/>
    <w:rsid w:val="000017DC"/>
    <w:rsid w:val="0000276B"/>
    <w:rsid w:val="00002F95"/>
    <w:rsid w:val="0000325E"/>
    <w:rsid w:val="00004678"/>
    <w:rsid w:val="00004771"/>
    <w:rsid w:val="000050D2"/>
    <w:rsid w:val="000051A9"/>
    <w:rsid w:val="00006202"/>
    <w:rsid w:val="000063C2"/>
    <w:rsid w:val="00006E1C"/>
    <w:rsid w:val="00007472"/>
    <w:rsid w:val="00007A8A"/>
    <w:rsid w:val="00011457"/>
    <w:rsid w:val="00011E71"/>
    <w:rsid w:val="0001223E"/>
    <w:rsid w:val="0001405A"/>
    <w:rsid w:val="00014145"/>
    <w:rsid w:val="000149CF"/>
    <w:rsid w:val="00015831"/>
    <w:rsid w:val="0001588A"/>
    <w:rsid w:val="00015A96"/>
    <w:rsid w:val="00017B65"/>
    <w:rsid w:val="000201C6"/>
    <w:rsid w:val="000202BF"/>
    <w:rsid w:val="00020A35"/>
    <w:rsid w:val="00020B4C"/>
    <w:rsid w:val="00021416"/>
    <w:rsid w:val="0002176F"/>
    <w:rsid w:val="00021D2C"/>
    <w:rsid w:val="000221B4"/>
    <w:rsid w:val="00022351"/>
    <w:rsid w:val="00022767"/>
    <w:rsid w:val="00022B0F"/>
    <w:rsid w:val="00022B6D"/>
    <w:rsid w:val="00022E80"/>
    <w:rsid w:val="00023470"/>
    <w:rsid w:val="00023BA3"/>
    <w:rsid w:val="00024388"/>
    <w:rsid w:val="000257AE"/>
    <w:rsid w:val="000261B4"/>
    <w:rsid w:val="00027714"/>
    <w:rsid w:val="00027A0B"/>
    <w:rsid w:val="00027CDF"/>
    <w:rsid w:val="00030057"/>
    <w:rsid w:val="0003093E"/>
    <w:rsid w:val="000323A4"/>
    <w:rsid w:val="000329C3"/>
    <w:rsid w:val="00033699"/>
    <w:rsid w:val="00035222"/>
    <w:rsid w:val="00035541"/>
    <w:rsid w:val="00035EF0"/>
    <w:rsid w:val="00036302"/>
    <w:rsid w:val="000369C8"/>
    <w:rsid w:val="00036B76"/>
    <w:rsid w:val="00036D00"/>
    <w:rsid w:val="000371FD"/>
    <w:rsid w:val="00037C94"/>
    <w:rsid w:val="00040B2D"/>
    <w:rsid w:val="00040C8F"/>
    <w:rsid w:val="00041BD0"/>
    <w:rsid w:val="0004245C"/>
    <w:rsid w:val="00042974"/>
    <w:rsid w:val="00043760"/>
    <w:rsid w:val="00043803"/>
    <w:rsid w:val="00043C55"/>
    <w:rsid w:val="00044251"/>
    <w:rsid w:val="000456AB"/>
    <w:rsid w:val="000505D5"/>
    <w:rsid w:val="00051D4D"/>
    <w:rsid w:val="000521FC"/>
    <w:rsid w:val="00052BEC"/>
    <w:rsid w:val="000535E0"/>
    <w:rsid w:val="00055285"/>
    <w:rsid w:val="000559EE"/>
    <w:rsid w:val="00056CBE"/>
    <w:rsid w:val="000570EA"/>
    <w:rsid w:val="0005741D"/>
    <w:rsid w:val="00057E5A"/>
    <w:rsid w:val="00060503"/>
    <w:rsid w:val="00060F8C"/>
    <w:rsid w:val="000623DD"/>
    <w:rsid w:val="00063512"/>
    <w:rsid w:val="0006459B"/>
    <w:rsid w:val="000657B3"/>
    <w:rsid w:val="00065B11"/>
    <w:rsid w:val="00065C78"/>
    <w:rsid w:val="00065D07"/>
    <w:rsid w:val="00065D25"/>
    <w:rsid w:val="000660D2"/>
    <w:rsid w:val="0006610B"/>
    <w:rsid w:val="0006620E"/>
    <w:rsid w:val="000701D2"/>
    <w:rsid w:val="0007216B"/>
    <w:rsid w:val="00072E97"/>
    <w:rsid w:val="000733B6"/>
    <w:rsid w:val="00074614"/>
    <w:rsid w:val="000749DD"/>
    <w:rsid w:val="000775F3"/>
    <w:rsid w:val="000776A7"/>
    <w:rsid w:val="000805AB"/>
    <w:rsid w:val="00080684"/>
    <w:rsid w:val="00080883"/>
    <w:rsid w:val="000815C0"/>
    <w:rsid w:val="00082370"/>
    <w:rsid w:val="000825C7"/>
    <w:rsid w:val="00083285"/>
    <w:rsid w:val="0008356C"/>
    <w:rsid w:val="000836BD"/>
    <w:rsid w:val="00083F58"/>
    <w:rsid w:val="00084F2E"/>
    <w:rsid w:val="000852EF"/>
    <w:rsid w:val="00085B2F"/>
    <w:rsid w:val="0008648E"/>
    <w:rsid w:val="00086989"/>
    <w:rsid w:val="00086C29"/>
    <w:rsid w:val="0009061B"/>
    <w:rsid w:val="000908D7"/>
    <w:rsid w:val="00091E77"/>
    <w:rsid w:val="00094A74"/>
    <w:rsid w:val="000954DC"/>
    <w:rsid w:val="00095954"/>
    <w:rsid w:val="00096E04"/>
    <w:rsid w:val="0009757A"/>
    <w:rsid w:val="00097DC1"/>
    <w:rsid w:val="00097F32"/>
    <w:rsid w:val="000A059D"/>
    <w:rsid w:val="000A115C"/>
    <w:rsid w:val="000A13CD"/>
    <w:rsid w:val="000A2CE8"/>
    <w:rsid w:val="000A41AF"/>
    <w:rsid w:val="000A43A0"/>
    <w:rsid w:val="000A4C88"/>
    <w:rsid w:val="000A5044"/>
    <w:rsid w:val="000A5291"/>
    <w:rsid w:val="000A5C5F"/>
    <w:rsid w:val="000A5D22"/>
    <w:rsid w:val="000A6B5D"/>
    <w:rsid w:val="000B1BB5"/>
    <w:rsid w:val="000B2A8A"/>
    <w:rsid w:val="000B3249"/>
    <w:rsid w:val="000B37C5"/>
    <w:rsid w:val="000B65BC"/>
    <w:rsid w:val="000C0480"/>
    <w:rsid w:val="000C0C33"/>
    <w:rsid w:val="000C1D91"/>
    <w:rsid w:val="000C2AA0"/>
    <w:rsid w:val="000C3062"/>
    <w:rsid w:val="000C359D"/>
    <w:rsid w:val="000C47A0"/>
    <w:rsid w:val="000C4C1D"/>
    <w:rsid w:val="000C5F2C"/>
    <w:rsid w:val="000D03A7"/>
    <w:rsid w:val="000D0AF8"/>
    <w:rsid w:val="000D0D54"/>
    <w:rsid w:val="000D16EA"/>
    <w:rsid w:val="000D16FE"/>
    <w:rsid w:val="000D1909"/>
    <w:rsid w:val="000D1922"/>
    <w:rsid w:val="000D1D5B"/>
    <w:rsid w:val="000D2B7E"/>
    <w:rsid w:val="000D3370"/>
    <w:rsid w:val="000D3859"/>
    <w:rsid w:val="000D447F"/>
    <w:rsid w:val="000D4AC8"/>
    <w:rsid w:val="000D4DCA"/>
    <w:rsid w:val="000D5222"/>
    <w:rsid w:val="000D7577"/>
    <w:rsid w:val="000D75EC"/>
    <w:rsid w:val="000D7A27"/>
    <w:rsid w:val="000E0451"/>
    <w:rsid w:val="000E09B9"/>
    <w:rsid w:val="000E0DB1"/>
    <w:rsid w:val="000E2DA5"/>
    <w:rsid w:val="000E3E7F"/>
    <w:rsid w:val="000E49FC"/>
    <w:rsid w:val="000E4B42"/>
    <w:rsid w:val="000E4BB8"/>
    <w:rsid w:val="000E5E37"/>
    <w:rsid w:val="000E5F2B"/>
    <w:rsid w:val="000E601A"/>
    <w:rsid w:val="000E6514"/>
    <w:rsid w:val="000E6C29"/>
    <w:rsid w:val="000E7920"/>
    <w:rsid w:val="000F1772"/>
    <w:rsid w:val="000F2FBF"/>
    <w:rsid w:val="000F3314"/>
    <w:rsid w:val="000F4289"/>
    <w:rsid w:val="000F5065"/>
    <w:rsid w:val="000F5907"/>
    <w:rsid w:val="000F66E1"/>
    <w:rsid w:val="000F6F03"/>
    <w:rsid w:val="000F70FC"/>
    <w:rsid w:val="000F75F3"/>
    <w:rsid w:val="0010104D"/>
    <w:rsid w:val="001016F9"/>
    <w:rsid w:val="0010203E"/>
    <w:rsid w:val="00102166"/>
    <w:rsid w:val="0010363C"/>
    <w:rsid w:val="00103E00"/>
    <w:rsid w:val="00103E7E"/>
    <w:rsid w:val="00103EF6"/>
    <w:rsid w:val="0010429E"/>
    <w:rsid w:val="00105347"/>
    <w:rsid w:val="001054BC"/>
    <w:rsid w:val="0010684F"/>
    <w:rsid w:val="001070F9"/>
    <w:rsid w:val="001078C7"/>
    <w:rsid w:val="001078EA"/>
    <w:rsid w:val="00107BF8"/>
    <w:rsid w:val="001104D4"/>
    <w:rsid w:val="001110C8"/>
    <w:rsid w:val="001113A4"/>
    <w:rsid w:val="00111F2D"/>
    <w:rsid w:val="001120B3"/>
    <w:rsid w:val="001121AB"/>
    <w:rsid w:val="001122E8"/>
    <w:rsid w:val="00112476"/>
    <w:rsid w:val="001129ED"/>
    <w:rsid w:val="00113693"/>
    <w:rsid w:val="00113E3D"/>
    <w:rsid w:val="001146DD"/>
    <w:rsid w:val="00114E35"/>
    <w:rsid w:val="001152BC"/>
    <w:rsid w:val="00115B03"/>
    <w:rsid w:val="0011618B"/>
    <w:rsid w:val="001161F6"/>
    <w:rsid w:val="00116459"/>
    <w:rsid w:val="00116CFB"/>
    <w:rsid w:val="0011747D"/>
    <w:rsid w:val="00117B3E"/>
    <w:rsid w:val="00120628"/>
    <w:rsid w:val="001227AB"/>
    <w:rsid w:val="00122A14"/>
    <w:rsid w:val="001232A0"/>
    <w:rsid w:val="001232D2"/>
    <w:rsid w:val="00123EB1"/>
    <w:rsid w:val="001242E8"/>
    <w:rsid w:val="00124AEB"/>
    <w:rsid w:val="0012505D"/>
    <w:rsid w:val="0012529B"/>
    <w:rsid w:val="0012539F"/>
    <w:rsid w:val="00125A90"/>
    <w:rsid w:val="001263FC"/>
    <w:rsid w:val="001265D3"/>
    <w:rsid w:val="00126A7C"/>
    <w:rsid w:val="0012772B"/>
    <w:rsid w:val="001279B0"/>
    <w:rsid w:val="00130249"/>
    <w:rsid w:val="00130651"/>
    <w:rsid w:val="00130D96"/>
    <w:rsid w:val="001333CD"/>
    <w:rsid w:val="00134D7D"/>
    <w:rsid w:val="00134FF3"/>
    <w:rsid w:val="0013524F"/>
    <w:rsid w:val="00135491"/>
    <w:rsid w:val="001360D3"/>
    <w:rsid w:val="00136529"/>
    <w:rsid w:val="00136E41"/>
    <w:rsid w:val="00136FD1"/>
    <w:rsid w:val="0013731A"/>
    <w:rsid w:val="001378AE"/>
    <w:rsid w:val="001379E3"/>
    <w:rsid w:val="00137A06"/>
    <w:rsid w:val="00137B3C"/>
    <w:rsid w:val="001403B1"/>
    <w:rsid w:val="00141FB7"/>
    <w:rsid w:val="00143041"/>
    <w:rsid w:val="001434B2"/>
    <w:rsid w:val="00143668"/>
    <w:rsid w:val="001447DC"/>
    <w:rsid w:val="00145328"/>
    <w:rsid w:val="00146024"/>
    <w:rsid w:val="00146794"/>
    <w:rsid w:val="001467EA"/>
    <w:rsid w:val="00146952"/>
    <w:rsid w:val="00146E66"/>
    <w:rsid w:val="00147B7B"/>
    <w:rsid w:val="001507A2"/>
    <w:rsid w:val="00150ED1"/>
    <w:rsid w:val="0015102D"/>
    <w:rsid w:val="00151450"/>
    <w:rsid w:val="00151673"/>
    <w:rsid w:val="00152965"/>
    <w:rsid w:val="0015372D"/>
    <w:rsid w:val="0015378B"/>
    <w:rsid w:val="00153898"/>
    <w:rsid w:val="00153F8F"/>
    <w:rsid w:val="00154863"/>
    <w:rsid w:val="00154C4B"/>
    <w:rsid w:val="001553C5"/>
    <w:rsid w:val="00156932"/>
    <w:rsid w:val="00157253"/>
    <w:rsid w:val="001576CB"/>
    <w:rsid w:val="00157975"/>
    <w:rsid w:val="00157BE9"/>
    <w:rsid w:val="001608D5"/>
    <w:rsid w:val="0016162D"/>
    <w:rsid w:val="00161D85"/>
    <w:rsid w:val="001621AF"/>
    <w:rsid w:val="0016265E"/>
    <w:rsid w:val="001628EA"/>
    <w:rsid w:val="001633B2"/>
    <w:rsid w:val="00164B3B"/>
    <w:rsid w:val="001651DF"/>
    <w:rsid w:val="00166CDF"/>
    <w:rsid w:val="00167166"/>
    <w:rsid w:val="00167167"/>
    <w:rsid w:val="00170EEE"/>
    <w:rsid w:val="00170F65"/>
    <w:rsid w:val="00171624"/>
    <w:rsid w:val="00172668"/>
    <w:rsid w:val="001728D6"/>
    <w:rsid w:val="00172972"/>
    <w:rsid w:val="00172B35"/>
    <w:rsid w:val="00173920"/>
    <w:rsid w:val="00174834"/>
    <w:rsid w:val="00175D2E"/>
    <w:rsid w:val="00175EA7"/>
    <w:rsid w:val="00177CF2"/>
    <w:rsid w:val="00177E41"/>
    <w:rsid w:val="00177F17"/>
    <w:rsid w:val="00177F9E"/>
    <w:rsid w:val="0018027A"/>
    <w:rsid w:val="0018094C"/>
    <w:rsid w:val="001816C4"/>
    <w:rsid w:val="00181783"/>
    <w:rsid w:val="00181D9C"/>
    <w:rsid w:val="00182213"/>
    <w:rsid w:val="00182EF4"/>
    <w:rsid w:val="001841BE"/>
    <w:rsid w:val="00184C27"/>
    <w:rsid w:val="00184F7D"/>
    <w:rsid w:val="001850B1"/>
    <w:rsid w:val="001855A5"/>
    <w:rsid w:val="0018562A"/>
    <w:rsid w:val="001866D5"/>
    <w:rsid w:val="00187014"/>
    <w:rsid w:val="0019025E"/>
    <w:rsid w:val="00190497"/>
    <w:rsid w:val="00191233"/>
    <w:rsid w:val="0019180C"/>
    <w:rsid w:val="00192716"/>
    <w:rsid w:val="0019281E"/>
    <w:rsid w:val="00192874"/>
    <w:rsid w:val="00193414"/>
    <w:rsid w:val="00193690"/>
    <w:rsid w:val="001943A0"/>
    <w:rsid w:val="00194AE4"/>
    <w:rsid w:val="00195238"/>
    <w:rsid w:val="00195594"/>
    <w:rsid w:val="0019604D"/>
    <w:rsid w:val="00196959"/>
    <w:rsid w:val="00197306"/>
    <w:rsid w:val="0019786C"/>
    <w:rsid w:val="00197882"/>
    <w:rsid w:val="001A1148"/>
    <w:rsid w:val="001A2F51"/>
    <w:rsid w:val="001A32D8"/>
    <w:rsid w:val="001A3CAB"/>
    <w:rsid w:val="001A3EBD"/>
    <w:rsid w:val="001A41D6"/>
    <w:rsid w:val="001A45BE"/>
    <w:rsid w:val="001A47D6"/>
    <w:rsid w:val="001A47E7"/>
    <w:rsid w:val="001A4EBB"/>
    <w:rsid w:val="001A521B"/>
    <w:rsid w:val="001A549C"/>
    <w:rsid w:val="001A5AA4"/>
    <w:rsid w:val="001A632F"/>
    <w:rsid w:val="001A6DC1"/>
    <w:rsid w:val="001B00B9"/>
    <w:rsid w:val="001B0A3A"/>
    <w:rsid w:val="001B1286"/>
    <w:rsid w:val="001B146E"/>
    <w:rsid w:val="001B2CC1"/>
    <w:rsid w:val="001B30C6"/>
    <w:rsid w:val="001B36BC"/>
    <w:rsid w:val="001B4470"/>
    <w:rsid w:val="001B5ACE"/>
    <w:rsid w:val="001B5FDD"/>
    <w:rsid w:val="001B605D"/>
    <w:rsid w:val="001B681B"/>
    <w:rsid w:val="001B72B7"/>
    <w:rsid w:val="001C0262"/>
    <w:rsid w:val="001C09DB"/>
    <w:rsid w:val="001C1BD9"/>
    <w:rsid w:val="001C1F69"/>
    <w:rsid w:val="001C1FAF"/>
    <w:rsid w:val="001C20A9"/>
    <w:rsid w:val="001C2CF6"/>
    <w:rsid w:val="001C2D51"/>
    <w:rsid w:val="001C3973"/>
    <w:rsid w:val="001C399E"/>
    <w:rsid w:val="001C3D86"/>
    <w:rsid w:val="001C4C6A"/>
    <w:rsid w:val="001C5A2C"/>
    <w:rsid w:val="001C6463"/>
    <w:rsid w:val="001C68F4"/>
    <w:rsid w:val="001C6AB6"/>
    <w:rsid w:val="001C7437"/>
    <w:rsid w:val="001C7C57"/>
    <w:rsid w:val="001D056C"/>
    <w:rsid w:val="001D1836"/>
    <w:rsid w:val="001D3DCF"/>
    <w:rsid w:val="001D508D"/>
    <w:rsid w:val="001D60AF"/>
    <w:rsid w:val="001D7052"/>
    <w:rsid w:val="001D7547"/>
    <w:rsid w:val="001D758B"/>
    <w:rsid w:val="001D7A6F"/>
    <w:rsid w:val="001D7C4F"/>
    <w:rsid w:val="001E0035"/>
    <w:rsid w:val="001E05B9"/>
    <w:rsid w:val="001E0923"/>
    <w:rsid w:val="001E21DB"/>
    <w:rsid w:val="001E2261"/>
    <w:rsid w:val="001E23B7"/>
    <w:rsid w:val="001E2D4D"/>
    <w:rsid w:val="001E39F2"/>
    <w:rsid w:val="001E3C99"/>
    <w:rsid w:val="001E3D69"/>
    <w:rsid w:val="001E4C19"/>
    <w:rsid w:val="001E5029"/>
    <w:rsid w:val="001E5201"/>
    <w:rsid w:val="001E6752"/>
    <w:rsid w:val="001E6CC2"/>
    <w:rsid w:val="001E6F53"/>
    <w:rsid w:val="001E7DFB"/>
    <w:rsid w:val="001F0857"/>
    <w:rsid w:val="001F0D79"/>
    <w:rsid w:val="001F1FF2"/>
    <w:rsid w:val="001F213A"/>
    <w:rsid w:val="001F2A82"/>
    <w:rsid w:val="001F31A4"/>
    <w:rsid w:val="001F38E0"/>
    <w:rsid w:val="001F48E0"/>
    <w:rsid w:val="001F4DA2"/>
    <w:rsid w:val="001F6E1A"/>
    <w:rsid w:val="001F72AA"/>
    <w:rsid w:val="001F7FCF"/>
    <w:rsid w:val="00200375"/>
    <w:rsid w:val="00200AC6"/>
    <w:rsid w:val="00200D27"/>
    <w:rsid w:val="0020116D"/>
    <w:rsid w:val="002017C3"/>
    <w:rsid w:val="002025CF"/>
    <w:rsid w:val="00202ADF"/>
    <w:rsid w:val="00202AFA"/>
    <w:rsid w:val="00203B81"/>
    <w:rsid w:val="002040D4"/>
    <w:rsid w:val="002041CE"/>
    <w:rsid w:val="00204937"/>
    <w:rsid w:val="00204A29"/>
    <w:rsid w:val="00205ACB"/>
    <w:rsid w:val="00205B5B"/>
    <w:rsid w:val="00206419"/>
    <w:rsid w:val="002066E7"/>
    <w:rsid w:val="00206AEF"/>
    <w:rsid w:val="00210078"/>
    <w:rsid w:val="00210733"/>
    <w:rsid w:val="00210CC8"/>
    <w:rsid w:val="0021117E"/>
    <w:rsid w:val="002112DD"/>
    <w:rsid w:val="00211FEF"/>
    <w:rsid w:val="00212801"/>
    <w:rsid w:val="002128D4"/>
    <w:rsid w:val="0021296C"/>
    <w:rsid w:val="00212A98"/>
    <w:rsid w:val="00213491"/>
    <w:rsid w:val="00213DC8"/>
    <w:rsid w:val="00214563"/>
    <w:rsid w:val="0021459C"/>
    <w:rsid w:val="00214682"/>
    <w:rsid w:val="0021520E"/>
    <w:rsid w:val="00215964"/>
    <w:rsid w:val="00215C5A"/>
    <w:rsid w:val="00217E18"/>
    <w:rsid w:val="0022227E"/>
    <w:rsid w:val="00222835"/>
    <w:rsid w:val="00222BDF"/>
    <w:rsid w:val="00222C25"/>
    <w:rsid w:val="00222FFD"/>
    <w:rsid w:val="00224DC8"/>
    <w:rsid w:val="002256F0"/>
    <w:rsid w:val="0022616E"/>
    <w:rsid w:val="0022775D"/>
    <w:rsid w:val="0023041E"/>
    <w:rsid w:val="002304D8"/>
    <w:rsid w:val="00230911"/>
    <w:rsid w:val="002309E4"/>
    <w:rsid w:val="002313F1"/>
    <w:rsid w:val="00231AA5"/>
    <w:rsid w:val="00231C25"/>
    <w:rsid w:val="002322BE"/>
    <w:rsid w:val="00232729"/>
    <w:rsid w:val="002358F8"/>
    <w:rsid w:val="00236156"/>
    <w:rsid w:val="0023769A"/>
    <w:rsid w:val="002379D6"/>
    <w:rsid w:val="00237A8A"/>
    <w:rsid w:val="00237DF1"/>
    <w:rsid w:val="0024010A"/>
    <w:rsid w:val="0024123F"/>
    <w:rsid w:val="002415DC"/>
    <w:rsid w:val="00242842"/>
    <w:rsid w:val="0024449B"/>
    <w:rsid w:val="00244B93"/>
    <w:rsid w:val="00244F7A"/>
    <w:rsid w:val="0024556F"/>
    <w:rsid w:val="00245596"/>
    <w:rsid w:val="00245C85"/>
    <w:rsid w:val="0024683E"/>
    <w:rsid w:val="00250B10"/>
    <w:rsid w:val="00251EEE"/>
    <w:rsid w:val="0025215E"/>
    <w:rsid w:val="002521A7"/>
    <w:rsid w:val="00253135"/>
    <w:rsid w:val="00253948"/>
    <w:rsid w:val="00253F19"/>
    <w:rsid w:val="002547F9"/>
    <w:rsid w:val="00255767"/>
    <w:rsid w:val="00255866"/>
    <w:rsid w:val="002564C6"/>
    <w:rsid w:val="002566F4"/>
    <w:rsid w:val="00257CE2"/>
    <w:rsid w:val="00260AF5"/>
    <w:rsid w:val="00260FE4"/>
    <w:rsid w:val="00260FEA"/>
    <w:rsid w:val="0026124A"/>
    <w:rsid w:val="00262CE1"/>
    <w:rsid w:val="0026467A"/>
    <w:rsid w:val="002649C0"/>
    <w:rsid w:val="00264B91"/>
    <w:rsid w:val="002662E3"/>
    <w:rsid w:val="00266532"/>
    <w:rsid w:val="00266CD8"/>
    <w:rsid w:val="00266D86"/>
    <w:rsid w:val="00267113"/>
    <w:rsid w:val="002674C4"/>
    <w:rsid w:val="00267544"/>
    <w:rsid w:val="00267E28"/>
    <w:rsid w:val="00270312"/>
    <w:rsid w:val="002709D4"/>
    <w:rsid w:val="002714C2"/>
    <w:rsid w:val="00271C72"/>
    <w:rsid w:val="002720A4"/>
    <w:rsid w:val="00273109"/>
    <w:rsid w:val="00273729"/>
    <w:rsid w:val="002741FB"/>
    <w:rsid w:val="00274359"/>
    <w:rsid w:val="0027492C"/>
    <w:rsid w:val="00274C13"/>
    <w:rsid w:val="00275168"/>
    <w:rsid w:val="0027520C"/>
    <w:rsid w:val="0027590A"/>
    <w:rsid w:val="00276376"/>
    <w:rsid w:val="00276918"/>
    <w:rsid w:val="00277928"/>
    <w:rsid w:val="00280004"/>
    <w:rsid w:val="00280298"/>
    <w:rsid w:val="00280CF9"/>
    <w:rsid w:val="00281340"/>
    <w:rsid w:val="00281471"/>
    <w:rsid w:val="0028151A"/>
    <w:rsid w:val="00281EAF"/>
    <w:rsid w:val="00283068"/>
    <w:rsid w:val="002833B1"/>
    <w:rsid w:val="00283E26"/>
    <w:rsid w:val="002843F0"/>
    <w:rsid w:val="00284525"/>
    <w:rsid w:val="002845B9"/>
    <w:rsid w:val="00284F77"/>
    <w:rsid w:val="0028512A"/>
    <w:rsid w:val="002851C2"/>
    <w:rsid w:val="002855CC"/>
    <w:rsid w:val="00285B24"/>
    <w:rsid w:val="00285BBB"/>
    <w:rsid w:val="00285C47"/>
    <w:rsid w:val="0028617C"/>
    <w:rsid w:val="002903E4"/>
    <w:rsid w:val="00291C3A"/>
    <w:rsid w:val="002923BC"/>
    <w:rsid w:val="002929B9"/>
    <w:rsid w:val="00293C73"/>
    <w:rsid w:val="00293E3A"/>
    <w:rsid w:val="00294CE9"/>
    <w:rsid w:val="00295077"/>
    <w:rsid w:val="00295CF6"/>
    <w:rsid w:val="00295D21"/>
    <w:rsid w:val="00296281"/>
    <w:rsid w:val="002967EC"/>
    <w:rsid w:val="002972CA"/>
    <w:rsid w:val="002A0066"/>
    <w:rsid w:val="002A0688"/>
    <w:rsid w:val="002A0965"/>
    <w:rsid w:val="002A0E05"/>
    <w:rsid w:val="002A0E94"/>
    <w:rsid w:val="002A1EF3"/>
    <w:rsid w:val="002A2FEE"/>
    <w:rsid w:val="002A4B63"/>
    <w:rsid w:val="002A54AA"/>
    <w:rsid w:val="002A5E19"/>
    <w:rsid w:val="002A6019"/>
    <w:rsid w:val="002A62D5"/>
    <w:rsid w:val="002A69AC"/>
    <w:rsid w:val="002A6ABA"/>
    <w:rsid w:val="002A6C40"/>
    <w:rsid w:val="002A73C6"/>
    <w:rsid w:val="002A781F"/>
    <w:rsid w:val="002B0E92"/>
    <w:rsid w:val="002B156E"/>
    <w:rsid w:val="002B1E8B"/>
    <w:rsid w:val="002B2A76"/>
    <w:rsid w:val="002B2F10"/>
    <w:rsid w:val="002B3140"/>
    <w:rsid w:val="002B35BD"/>
    <w:rsid w:val="002B3AD9"/>
    <w:rsid w:val="002B5271"/>
    <w:rsid w:val="002B5424"/>
    <w:rsid w:val="002B5C32"/>
    <w:rsid w:val="002B5D42"/>
    <w:rsid w:val="002B6357"/>
    <w:rsid w:val="002B6714"/>
    <w:rsid w:val="002B7877"/>
    <w:rsid w:val="002C0364"/>
    <w:rsid w:val="002C0BC6"/>
    <w:rsid w:val="002C11E5"/>
    <w:rsid w:val="002C1A84"/>
    <w:rsid w:val="002C207D"/>
    <w:rsid w:val="002C25E3"/>
    <w:rsid w:val="002C283A"/>
    <w:rsid w:val="002C374E"/>
    <w:rsid w:val="002C3777"/>
    <w:rsid w:val="002C3877"/>
    <w:rsid w:val="002C4070"/>
    <w:rsid w:val="002C50E0"/>
    <w:rsid w:val="002C5D6E"/>
    <w:rsid w:val="002C7576"/>
    <w:rsid w:val="002C78D4"/>
    <w:rsid w:val="002C7BDE"/>
    <w:rsid w:val="002C7F16"/>
    <w:rsid w:val="002C7FAB"/>
    <w:rsid w:val="002D0B86"/>
    <w:rsid w:val="002D0CA3"/>
    <w:rsid w:val="002D149C"/>
    <w:rsid w:val="002D1708"/>
    <w:rsid w:val="002D1811"/>
    <w:rsid w:val="002D2104"/>
    <w:rsid w:val="002D2338"/>
    <w:rsid w:val="002D2796"/>
    <w:rsid w:val="002D3908"/>
    <w:rsid w:val="002D3E98"/>
    <w:rsid w:val="002D4447"/>
    <w:rsid w:val="002D48B8"/>
    <w:rsid w:val="002D5786"/>
    <w:rsid w:val="002D5977"/>
    <w:rsid w:val="002D6A9D"/>
    <w:rsid w:val="002D6B1C"/>
    <w:rsid w:val="002D6F4E"/>
    <w:rsid w:val="002D7536"/>
    <w:rsid w:val="002D75B6"/>
    <w:rsid w:val="002D7959"/>
    <w:rsid w:val="002E1260"/>
    <w:rsid w:val="002E12B1"/>
    <w:rsid w:val="002E1791"/>
    <w:rsid w:val="002E227E"/>
    <w:rsid w:val="002E27A8"/>
    <w:rsid w:val="002E2D59"/>
    <w:rsid w:val="002E3110"/>
    <w:rsid w:val="002E3D81"/>
    <w:rsid w:val="002E3DE5"/>
    <w:rsid w:val="002E482D"/>
    <w:rsid w:val="002E4DA0"/>
    <w:rsid w:val="002E504E"/>
    <w:rsid w:val="002E66F8"/>
    <w:rsid w:val="002E729C"/>
    <w:rsid w:val="002E7351"/>
    <w:rsid w:val="002E7B6B"/>
    <w:rsid w:val="002F0811"/>
    <w:rsid w:val="002F0A7B"/>
    <w:rsid w:val="002F0E60"/>
    <w:rsid w:val="002F105C"/>
    <w:rsid w:val="002F115C"/>
    <w:rsid w:val="002F15DF"/>
    <w:rsid w:val="002F1C4D"/>
    <w:rsid w:val="002F275D"/>
    <w:rsid w:val="002F2F4F"/>
    <w:rsid w:val="002F3FE6"/>
    <w:rsid w:val="002F5267"/>
    <w:rsid w:val="002F5325"/>
    <w:rsid w:val="002F5E7F"/>
    <w:rsid w:val="002F630E"/>
    <w:rsid w:val="002F67C0"/>
    <w:rsid w:val="002F6C65"/>
    <w:rsid w:val="002F7E5E"/>
    <w:rsid w:val="0030090B"/>
    <w:rsid w:val="0030237C"/>
    <w:rsid w:val="00302AF3"/>
    <w:rsid w:val="00302D4C"/>
    <w:rsid w:val="00302DBA"/>
    <w:rsid w:val="00303673"/>
    <w:rsid w:val="00303A72"/>
    <w:rsid w:val="00304A05"/>
    <w:rsid w:val="00305722"/>
    <w:rsid w:val="00305E43"/>
    <w:rsid w:val="0030648B"/>
    <w:rsid w:val="0030659B"/>
    <w:rsid w:val="00306964"/>
    <w:rsid w:val="0030717D"/>
    <w:rsid w:val="00307441"/>
    <w:rsid w:val="00307644"/>
    <w:rsid w:val="003102D3"/>
    <w:rsid w:val="00310913"/>
    <w:rsid w:val="00310E90"/>
    <w:rsid w:val="00311996"/>
    <w:rsid w:val="00311CAC"/>
    <w:rsid w:val="003120CD"/>
    <w:rsid w:val="00312C6E"/>
    <w:rsid w:val="00312CE0"/>
    <w:rsid w:val="003134D7"/>
    <w:rsid w:val="00313A7A"/>
    <w:rsid w:val="00313C93"/>
    <w:rsid w:val="00313F18"/>
    <w:rsid w:val="0031413E"/>
    <w:rsid w:val="003144C6"/>
    <w:rsid w:val="00315606"/>
    <w:rsid w:val="00315E43"/>
    <w:rsid w:val="00315F96"/>
    <w:rsid w:val="00316384"/>
    <w:rsid w:val="00317B83"/>
    <w:rsid w:val="003201C6"/>
    <w:rsid w:val="00320471"/>
    <w:rsid w:val="0032078B"/>
    <w:rsid w:val="00321317"/>
    <w:rsid w:val="00322EEE"/>
    <w:rsid w:val="0032329A"/>
    <w:rsid w:val="00323D85"/>
    <w:rsid w:val="003244C3"/>
    <w:rsid w:val="00325219"/>
    <w:rsid w:val="0032656F"/>
    <w:rsid w:val="003269BD"/>
    <w:rsid w:val="00327899"/>
    <w:rsid w:val="00330472"/>
    <w:rsid w:val="00330783"/>
    <w:rsid w:val="00330C58"/>
    <w:rsid w:val="0033191F"/>
    <w:rsid w:val="0033265F"/>
    <w:rsid w:val="0033299D"/>
    <w:rsid w:val="00332E27"/>
    <w:rsid w:val="003338E7"/>
    <w:rsid w:val="00333A61"/>
    <w:rsid w:val="00333C73"/>
    <w:rsid w:val="00336CC5"/>
    <w:rsid w:val="00337BD7"/>
    <w:rsid w:val="00340A88"/>
    <w:rsid w:val="00341814"/>
    <w:rsid w:val="0034187A"/>
    <w:rsid w:val="0034193A"/>
    <w:rsid w:val="00342F60"/>
    <w:rsid w:val="00344113"/>
    <w:rsid w:val="00344899"/>
    <w:rsid w:val="00345DF8"/>
    <w:rsid w:val="003473F6"/>
    <w:rsid w:val="00347C3D"/>
    <w:rsid w:val="00350581"/>
    <w:rsid w:val="003506DE"/>
    <w:rsid w:val="00351F97"/>
    <w:rsid w:val="00352229"/>
    <w:rsid w:val="003523D5"/>
    <w:rsid w:val="00352AD7"/>
    <w:rsid w:val="00352EDE"/>
    <w:rsid w:val="00353776"/>
    <w:rsid w:val="003539D8"/>
    <w:rsid w:val="00353C49"/>
    <w:rsid w:val="003540B1"/>
    <w:rsid w:val="0035595B"/>
    <w:rsid w:val="00356211"/>
    <w:rsid w:val="00356EF3"/>
    <w:rsid w:val="003571F7"/>
    <w:rsid w:val="00357D76"/>
    <w:rsid w:val="0036022D"/>
    <w:rsid w:val="003605C2"/>
    <w:rsid w:val="00361E1B"/>
    <w:rsid w:val="003638FB"/>
    <w:rsid w:val="003639F3"/>
    <w:rsid w:val="003650C8"/>
    <w:rsid w:val="003656B5"/>
    <w:rsid w:val="003657B8"/>
    <w:rsid w:val="00365FFA"/>
    <w:rsid w:val="00366C36"/>
    <w:rsid w:val="00367575"/>
    <w:rsid w:val="00367E99"/>
    <w:rsid w:val="00370418"/>
    <w:rsid w:val="003709E9"/>
    <w:rsid w:val="00371990"/>
    <w:rsid w:val="00372054"/>
    <w:rsid w:val="00373520"/>
    <w:rsid w:val="003742A1"/>
    <w:rsid w:val="00374740"/>
    <w:rsid w:val="00374CD7"/>
    <w:rsid w:val="003752B3"/>
    <w:rsid w:val="003765AD"/>
    <w:rsid w:val="003770C5"/>
    <w:rsid w:val="00380133"/>
    <w:rsid w:val="0038017E"/>
    <w:rsid w:val="00380DE2"/>
    <w:rsid w:val="00381024"/>
    <w:rsid w:val="0038157D"/>
    <w:rsid w:val="003817BD"/>
    <w:rsid w:val="00381D6A"/>
    <w:rsid w:val="00382820"/>
    <w:rsid w:val="00384624"/>
    <w:rsid w:val="0038576E"/>
    <w:rsid w:val="0038609C"/>
    <w:rsid w:val="0038634C"/>
    <w:rsid w:val="003867BC"/>
    <w:rsid w:val="00390345"/>
    <w:rsid w:val="00395565"/>
    <w:rsid w:val="0039591F"/>
    <w:rsid w:val="00397A87"/>
    <w:rsid w:val="00397C4D"/>
    <w:rsid w:val="003A02CE"/>
    <w:rsid w:val="003A03B4"/>
    <w:rsid w:val="003A1858"/>
    <w:rsid w:val="003A2FE4"/>
    <w:rsid w:val="003A3744"/>
    <w:rsid w:val="003A4819"/>
    <w:rsid w:val="003A4B8A"/>
    <w:rsid w:val="003A55F3"/>
    <w:rsid w:val="003A6A1E"/>
    <w:rsid w:val="003A6D6B"/>
    <w:rsid w:val="003A7736"/>
    <w:rsid w:val="003B028D"/>
    <w:rsid w:val="003B0518"/>
    <w:rsid w:val="003B0949"/>
    <w:rsid w:val="003B1BA2"/>
    <w:rsid w:val="003B263F"/>
    <w:rsid w:val="003B3027"/>
    <w:rsid w:val="003B3338"/>
    <w:rsid w:val="003B3503"/>
    <w:rsid w:val="003B3FDB"/>
    <w:rsid w:val="003B4332"/>
    <w:rsid w:val="003B506A"/>
    <w:rsid w:val="003B530C"/>
    <w:rsid w:val="003B6A28"/>
    <w:rsid w:val="003C0AD4"/>
    <w:rsid w:val="003C163F"/>
    <w:rsid w:val="003C2CB0"/>
    <w:rsid w:val="003C34CD"/>
    <w:rsid w:val="003C3865"/>
    <w:rsid w:val="003C419B"/>
    <w:rsid w:val="003C5DD9"/>
    <w:rsid w:val="003D0389"/>
    <w:rsid w:val="003D09E0"/>
    <w:rsid w:val="003D0C27"/>
    <w:rsid w:val="003D0F28"/>
    <w:rsid w:val="003D2DA5"/>
    <w:rsid w:val="003D328D"/>
    <w:rsid w:val="003D34B4"/>
    <w:rsid w:val="003D3F77"/>
    <w:rsid w:val="003D4664"/>
    <w:rsid w:val="003D57CF"/>
    <w:rsid w:val="003D5A6F"/>
    <w:rsid w:val="003D5DFD"/>
    <w:rsid w:val="003D70EE"/>
    <w:rsid w:val="003D7149"/>
    <w:rsid w:val="003E0402"/>
    <w:rsid w:val="003E055A"/>
    <w:rsid w:val="003E1FC8"/>
    <w:rsid w:val="003E21AB"/>
    <w:rsid w:val="003E4373"/>
    <w:rsid w:val="003E4967"/>
    <w:rsid w:val="003E5747"/>
    <w:rsid w:val="003E6761"/>
    <w:rsid w:val="003E6AF0"/>
    <w:rsid w:val="003E74E7"/>
    <w:rsid w:val="003F0B5B"/>
    <w:rsid w:val="003F0EB6"/>
    <w:rsid w:val="003F190A"/>
    <w:rsid w:val="003F1D2A"/>
    <w:rsid w:val="003F2712"/>
    <w:rsid w:val="003F366D"/>
    <w:rsid w:val="003F3C98"/>
    <w:rsid w:val="003F407A"/>
    <w:rsid w:val="003F45B9"/>
    <w:rsid w:val="003F4EB0"/>
    <w:rsid w:val="003F5910"/>
    <w:rsid w:val="003F596A"/>
    <w:rsid w:val="003F5D57"/>
    <w:rsid w:val="003F7ABE"/>
    <w:rsid w:val="003F7D36"/>
    <w:rsid w:val="00401243"/>
    <w:rsid w:val="004015E2"/>
    <w:rsid w:val="00401989"/>
    <w:rsid w:val="00402989"/>
    <w:rsid w:val="00402E74"/>
    <w:rsid w:val="00403532"/>
    <w:rsid w:val="00403A46"/>
    <w:rsid w:val="00403F61"/>
    <w:rsid w:val="00404097"/>
    <w:rsid w:val="00404123"/>
    <w:rsid w:val="004048FE"/>
    <w:rsid w:val="00404EE7"/>
    <w:rsid w:val="004057F7"/>
    <w:rsid w:val="004059BA"/>
    <w:rsid w:val="00405C28"/>
    <w:rsid w:val="00405E26"/>
    <w:rsid w:val="0040623A"/>
    <w:rsid w:val="00406539"/>
    <w:rsid w:val="00407107"/>
    <w:rsid w:val="00410214"/>
    <w:rsid w:val="00410F9D"/>
    <w:rsid w:val="00412177"/>
    <w:rsid w:val="0041366D"/>
    <w:rsid w:val="0041534C"/>
    <w:rsid w:val="004160FD"/>
    <w:rsid w:val="004170FB"/>
    <w:rsid w:val="00417C9E"/>
    <w:rsid w:val="0042327F"/>
    <w:rsid w:val="004234BF"/>
    <w:rsid w:val="00423A25"/>
    <w:rsid w:val="00423ED5"/>
    <w:rsid w:val="00423F03"/>
    <w:rsid w:val="00424B03"/>
    <w:rsid w:val="004250E3"/>
    <w:rsid w:val="0042515F"/>
    <w:rsid w:val="004258DC"/>
    <w:rsid w:val="00426AC0"/>
    <w:rsid w:val="00426F1C"/>
    <w:rsid w:val="00427405"/>
    <w:rsid w:val="00430405"/>
    <w:rsid w:val="0043284E"/>
    <w:rsid w:val="0043324A"/>
    <w:rsid w:val="00433259"/>
    <w:rsid w:val="0043356E"/>
    <w:rsid w:val="00433FB5"/>
    <w:rsid w:val="0043434C"/>
    <w:rsid w:val="00436350"/>
    <w:rsid w:val="0043680E"/>
    <w:rsid w:val="0043714B"/>
    <w:rsid w:val="004414B8"/>
    <w:rsid w:val="00441BAA"/>
    <w:rsid w:val="00441E29"/>
    <w:rsid w:val="00443AC9"/>
    <w:rsid w:val="004447E1"/>
    <w:rsid w:val="00444B43"/>
    <w:rsid w:val="004461D1"/>
    <w:rsid w:val="004463FE"/>
    <w:rsid w:val="004469DC"/>
    <w:rsid w:val="00447E5C"/>
    <w:rsid w:val="00451A6F"/>
    <w:rsid w:val="00453391"/>
    <w:rsid w:val="00453C8C"/>
    <w:rsid w:val="00453F8C"/>
    <w:rsid w:val="0045487B"/>
    <w:rsid w:val="00454C44"/>
    <w:rsid w:val="00455648"/>
    <w:rsid w:val="004557AD"/>
    <w:rsid w:val="00455E0B"/>
    <w:rsid w:val="00456028"/>
    <w:rsid w:val="004563E4"/>
    <w:rsid w:val="004568DB"/>
    <w:rsid w:val="00456AA5"/>
    <w:rsid w:val="00456D61"/>
    <w:rsid w:val="00457404"/>
    <w:rsid w:val="00460B5A"/>
    <w:rsid w:val="00460BFA"/>
    <w:rsid w:val="00460C85"/>
    <w:rsid w:val="00461591"/>
    <w:rsid w:val="0046223A"/>
    <w:rsid w:val="00462693"/>
    <w:rsid w:val="00462911"/>
    <w:rsid w:val="00462B77"/>
    <w:rsid w:val="004632E4"/>
    <w:rsid w:val="00463337"/>
    <w:rsid w:val="0046415E"/>
    <w:rsid w:val="00464249"/>
    <w:rsid w:val="00464D68"/>
    <w:rsid w:val="0046567D"/>
    <w:rsid w:val="00465706"/>
    <w:rsid w:val="00465ACF"/>
    <w:rsid w:val="0046605A"/>
    <w:rsid w:val="004666A1"/>
    <w:rsid w:val="00467E77"/>
    <w:rsid w:val="00471C47"/>
    <w:rsid w:val="00471E2E"/>
    <w:rsid w:val="00472C2C"/>
    <w:rsid w:val="004734E1"/>
    <w:rsid w:val="00474055"/>
    <w:rsid w:val="004740B6"/>
    <w:rsid w:val="004753E5"/>
    <w:rsid w:val="00476C67"/>
    <w:rsid w:val="004771CF"/>
    <w:rsid w:val="004774E6"/>
    <w:rsid w:val="0047786C"/>
    <w:rsid w:val="00477949"/>
    <w:rsid w:val="0047795A"/>
    <w:rsid w:val="00477CCB"/>
    <w:rsid w:val="00480000"/>
    <w:rsid w:val="00480534"/>
    <w:rsid w:val="004806DC"/>
    <w:rsid w:val="00480856"/>
    <w:rsid w:val="004816FA"/>
    <w:rsid w:val="0048241D"/>
    <w:rsid w:val="0048345A"/>
    <w:rsid w:val="00483A07"/>
    <w:rsid w:val="00483B51"/>
    <w:rsid w:val="0048466C"/>
    <w:rsid w:val="00484A93"/>
    <w:rsid w:val="00485469"/>
    <w:rsid w:val="004857C9"/>
    <w:rsid w:val="004864F7"/>
    <w:rsid w:val="004869F1"/>
    <w:rsid w:val="0048748D"/>
    <w:rsid w:val="004876EB"/>
    <w:rsid w:val="00487712"/>
    <w:rsid w:val="004877A9"/>
    <w:rsid w:val="00487E6E"/>
    <w:rsid w:val="004905D8"/>
    <w:rsid w:val="00490CDB"/>
    <w:rsid w:val="0049126B"/>
    <w:rsid w:val="00491A32"/>
    <w:rsid w:val="00491B77"/>
    <w:rsid w:val="00491EFD"/>
    <w:rsid w:val="00492551"/>
    <w:rsid w:val="00492849"/>
    <w:rsid w:val="00493149"/>
    <w:rsid w:val="00493435"/>
    <w:rsid w:val="0049352F"/>
    <w:rsid w:val="00493542"/>
    <w:rsid w:val="0049458E"/>
    <w:rsid w:val="00494A3B"/>
    <w:rsid w:val="00494CC9"/>
    <w:rsid w:val="004956FB"/>
    <w:rsid w:val="0049628D"/>
    <w:rsid w:val="00497C16"/>
    <w:rsid w:val="004A1A4A"/>
    <w:rsid w:val="004A2063"/>
    <w:rsid w:val="004A262E"/>
    <w:rsid w:val="004A3247"/>
    <w:rsid w:val="004A3692"/>
    <w:rsid w:val="004A3969"/>
    <w:rsid w:val="004A47C1"/>
    <w:rsid w:val="004A4E51"/>
    <w:rsid w:val="004A6306"/>
    <w:rsid w:val="004A6A24"/>
    <w:rsid w:val="004A7B86"/>
    <w:rsid w:val="004B04BD"/>
    <w:rsid w:val="004B0FCE"/>
    <w:rsid w:val="004B1485"/>
    <w:rsid w:val="004B1EB6"/>
    <w:rsid w:val="004B2017"/>
    <w:rsid w:val="004B3B68"/>
    <w:rsid w:val="004B4074"/>
    <w:rsid w:val="004B5105"/>
    <w:rsid w:val="004B525B"/>
    <w:rsid w:val="004B5F10"/>
    <w:rsid w:val="004B5FB4"/>
    <w:rsid w:val="004B6E5E"/>
    <w:rsid w:val="004B6FCB"/>
    <w:rsid w:val="004B73A1"/>
    <w:rsid w:val="004B7F3C"/>
    <w:rsid w:val="004C08CC"/>
    <w:rsid w:val="004C10B2"/>
    <w:rsid w:val="004C14C1"/>
    <w:rsid w:val="004C1CE4"/>
    <w:rsid w:val="004C260C"/>
    <w:rsid w:val="004C2F9C"/>
    <w:rsid w:val="004C3299"/>
    <w:rsid w:val="004C32DB"/>
    <w:rsid w:val="004C3869"/>
    <w:rsid w:val="004C43BF"/>
    <w:rsid w:val="004C5945"/>
    <w:rsid w:val="004C5DD1"/>
    <w:rsid w:val="004D0255"/>
    <w:rsid w:val="004D034C"/>
    <w:rsid w:val="004D06D1"/>
    <w:rsid w:val="004D0A59"/>
    <w:rsid w:val="004D0ED7"/>
    <w:rsid w:val="004D1496"/>
    <w:rsid w:val="004D1990"/>
    <w:rsid w:val="004D1CCB"/>
    <w:rsid w:val="004D24DE"/>
    <w:rsid w:val="004D2E7A"/>
    <w:rsid w:val="004D2F63"/>
    <w:rsid w:val="004D3EDE"/>
    <w:rsid w:val="004D4291"/>
    <w:rsid w:val="004D486D"/>
    <w:rsid w:val="004D4F0A"/>
    <w:rsid w:val="004D554E"/>
    <w:rsid w:val="004D5939"/>
    <w:rsid w:val="004D5CA1"/>
    <w:rsid w:val="004D5ED4"/>
    <w:rsid w:val="004D5F2E"/>
    <w:rsid w:val="004D62B0"/>
    <w:rsid w:val="004D666F"/>
    <w:rsid w:val="004D689B"/>
    <w:rsid w:val="004D6971"/>
    <w:rsid w:val="004E06B9"/>
    <w:rsid w:val="004E456E"/>
    <w:rsid w:val="004E4B57"/>
    <w:rsid w:val="004E541C"/>
    <w:rsid w:val="004E5452"/>
    <w:rsid w:val="004E59D1"/>
    <w:rsid w:val="004E73F6"/>
    <w:rsid w:val="004E7AA1"/>
    <w:rsid w:val="004F0131"/>
    <w:rsid w:val="004F07A5"/>
    <w:rsid w:val="004F160D"/>
    <w:rsid w:val="004F169B"/>
    <w:rsid w:val="004F1CBE"/>
    <w:rsid w:val="004F2610"/>
    <w:rsid w:val="004F28F6"/>
    <w:rsid w:val="004F2B20"/>
    <w:rsid w:val="004F2D3B"/>
    <w:rsid w:val="004F32EB"/>
    <w:rsid w:val="004F3A78"/>
    <w:rsid w:val="004F4885"/>
    <w:rsid w:val="004F4AAF"/>
    <w:rsid w:val="004F51D5"/>
    <w:rsid w:val="004F569E"/>
    <w:rsid w:val="004F671F"/>
    <w:rsid w:val="004F68F5"/>
    <w:rsid w:val="004F7F88"/>
    <w:rsid w:val="00500262"/>
    <w:rsid w:val="005009F7"/>
    <w:rsid w:val="00501C91"/>
    <w:rsid w:val="00502B25"/>
    <w:rsid w:val="00502B2C"/>
    <w:rsid w:val="0050312A"/>
    <w:rsid w:val="005036B7"/>
    <w:rsid w:val="005036F9"/>
    <w:rsid w:val="00504330"/>
    <w:rsid w:val="0050497B"/>
    <w:rsid w:val="00505536"/>
    <w:rsid w:val="005058EB"/>
    <w:rsid w:val="00506366"/>
    <w:rsid w:val="00506A0F"/>
    <w:rsid w:val="00507139"/>
    <w:rsid w:val="005074CA"/>
    <w:rsid w:val="0051009F"/>
    <w:rsid w:val="00510853"/>
    <w:rsid w:val="00510C45"/>
    <w:rsid w:val="00510F7F"/>
    <w:rsid w:val="0051191F"/>
    <w:rsid w:val="00511BA7"/>
    <w:rsid w:val="005123A2"/>
    <w:rsid w:val="005136FF"/>
    <w:rsid w:val="005155D0"/>
    <w:rsid w:val="00515D7D"/>
    <w:rsid w:val="00517376"/>
    <w:rsid w:val="00517E59"/>
    <w:rsid w:val="00517FA7"/>
    <w:rsid w:val="005205E4"/>
    <w:rsid w:val="00522E65"/>
    <w:rsid w:val="0052312F"/>
    <w:rsid w:val="00523B21"/>
    <w:rsid w:val="00523CEA"/>
    <w:rsid w:val="005243BB"/>
    <w:rsid w:val="005245B0"/>
    <w:rsid w:val="0052490E"/>
    <w:rsid w:val="00524D6C"/>
    <w:rsid w:val="00525BC8"/>
    <w:rsid w:val="00525E5C"/>
    <w:rsid w:val="00525EC0"/>
    <w:rsid w:val="00526158"/>
    <w:rsid w:val="00526E03"/>
    <w:rsid w:val="00527221"/>
    <w:rsid w:val="005272FE"/>
    <w:rsid w:val="00530224"/>
    <w:rsid w:val="0053055F"/>
    <w:rsid w:val="00530E96"/>
    <w:rsid w:val="0053164D"/>
    <w:rsid w:val="00531B83"/>
    <w:rsid w:val="0053275E"/>
    <w:rsid w:val="0053352A"/>
    <w:rsid w:val="00536B30"/>
    <w:rsid w:val="00537C47"/>
    <w:rsid w:val="00540988"/>
    <w:rsid w:val="00540CDC"/>
    <w:rsid w:val="0054198F"/>
    <w:rsid w:val="00541ECF"/>
    <w:rsid w:val="00541FEA"/>
    <w:rsid w:val="0054269B"/>
    <w:rsid w:val="00542717"/>
    <w:rsid w:val="00543624"/>
    <w:rsid w:val="0054399A"/>
    <w:rsid w:val="00543B7E"/>
    <w:rsid w:val="00543E0D"/>
    <w:rsid w:val="00543E75"/>
    <w:rsid w:val="00544AFB"/>
    <w:rsid w:val="005462EB"/>
    <w:rsid w:val="0054687E"/>
    <w:rsid w:val="0054727E"/>
    <w:rsid w:val="005476B0"/>
    <w:rsid w:val="00547B7F"/>
    <w:rsid w:val="00550601"/>
    <w:rsid w:val="00551289"/>
    <w:rsid w:val="00551A8F"/>
    <w:rsid w:val="00551C81"/>
    <w:rsid w:val="00552092"/>
    <w:rsid w:val="0055227F"/>
    <w:rsid w:val="005524C6"/>
    <w:rsid w:val="005527D1"/>
    <w:rsid w:val="005549D8"/>
    <w:rsid w:val="00554F2F"/>
    <w:rsid w:val="005577AF"/>
    <w:rsid w:val="00557E9E"/>
    <w:rsid w:val="00560CC5"/>
    <w:rsid w:val="005619F6"/>
    <w:rsid w:val="00562D4C"/>
    <w:rsid w:val="005657E5"/>
    <w:rsid w:val="005659FD"/>
    <w:rsid w:val="00566533"/>
    <w:rsid w:val="00566607"/>
    <w:rsid w:val="005666C4"/>
    <w:rsid w:val="00567CA6"/>
    <w:rsid w:val="00570AF0"/>
    <w:rsid w:val="005713B6"/>
    <w:rsid w:val="005727DD"/>
    <w:rsid w:val="005735CE"/>
    <w:rsid w:val="005736DD"/>
    <w:rsid w:val="00573BFC"/>
    <w:rsid w:val="00575304"/>
    <w:rsid w:val="005763D1"/>
    <w:rsid w:val="00576B74"/>
    <w:rsid w:val="005770A1"/>
    <w:rsid w:val="0057782B"/>
    <w:rsid w:val="0058062F"/>
    <w:rsid w:val="00580851"/>
    <w:rsid w:val="00580DA0"/>
    <w:rsid w:val="00580F22"/>
    <w:rsid w:val="00581602"/>
    <w:rsid w:val="00581DC3"/>
    <w:rsid w:val="00581E14"/>
    <w:rsid w:val="00581E17"/>
    <w:rsid w:val="0058264B"/>
    <w:rsid w:val="00582704"/>
    <w:rsid w:val="00583A44"/>
    <w:rsid w:val="00583EC4"/>
    <w:rsid w:val="00583EF1"/>
    <w:rsid w:val="00583F43"/>
    <w:rsid w:val="00584244"/>
    <w:rsid w:val="0058472D"/>
    <w:rsid w:val="005847A6"/>
    <w:rsid w:val="00584806"/>
    <w:rsid w:val="0058615C"/>
    <w:rsid w:val="00586C27"/>
    <w:rsid w:val="005876E2"/>
    <w:rsid w:val="00587957"/>
    <w:rsid w:val="00587D29"/>
    <w:rsid w:val="00590145"/>
    <w:rsid w:val="005901FA"/>
    <w:rsid w:val="00590AEF"/>
    <w:rsid w:val="00590CF2"/>
    <w:rsid w:val="005915BB"/>
    <w:rsid w:val="005917EA"/>
    <w:rsid w:val="005918F8"/>
    <w:rsid w:val="0059255E"/>
    <w:rsid w:val="00592E14"/>
    <w:rsid w:val="0059406B"/>
    <w:rsid w:val="0059573B"/>
    <w:rsid w:val="00595CBD"/>
    <w:rsid w:val="005961C0"/>
    <w:rsid w:val="0059699C"/>
    <w:rsid w:val="00597109"/>
    <w:rsid w:val="00597D88"/>
    <w:rsid w:val="00597DD4"/>
    <w:rsid w:val="005A2AE8"/>
    <w:rsid w:val="005A2B45"/>
    <w:rsid w:val="005A2CC5"/>
    <w:rsid w:val="005A4F55"/>
    <w:rsid w:val="005A5017"/>
    <w:rsid w:val="005A714F"/>
    <w:rsid w:val="005A73CD"/>
    <w:rsid w:val="005B0C82"/>
    <w:rsid w:val="005B17AF"/>
    <w:rsid w:val="005B2D78"/>
    <w:rsid w:val="005B3676"/>
    <w:rsid w:val="005B36AC"/>
    <w:rsid w:val="005B629B"/>
    <w:rsid w:val="005B65EC"/>
    <w:rsid w:val="005C044B"/>
    <w:rsid w:val="005C0DA8"/>
    <w:rsid w:val="005C0E32"/>
    <w:rsid w:val="005C112D"/>
    <w:rsid w:val="005C1528"/>
    <w:rsid w:val="005C1FB6"/>
    <w:rsid w:val="005C2060"/>
    <w:rsid w:val="005C2545"/>
    <w:rsid w:val="005C32EB"/>
    <w:rsid w:val="005C36C5"/>
    <w:rsid w:val="005C3981"/>
    <w:rsid w:val="005C3FEF"/>
    <w:rsid w:val="005C428F"/>
    <w:rsid w:val="005C453C"/>
    <w:rsid w:val="005C6155"/>
    <w:rsid w:val="005C71B7"/>
    <w:rsid w:val="005C7C53"/>
    <w:rsid w:val="005C7CF3"/>
    <w:rsid w:val="005D01FF"/>
    <w:rsid w:val="005D0255"/>
    <w:rsid w:val="005D05D8"/>
    <w:rsid w:val="005D08CB"/>
    <w:rsid w:val="005D10BB"/>
    <w:rsid w:val="005D1627"/>
    <w:rsid w:val="005D2520"/>
    <w:rsid w:val="005D27B8"/>
    <w:rsid w:val="005D3378"/>
    <w:rsid w:val="005D3D7E"/>
    <w:rsid w:val="005D41BA"/>
    <w:rsid w:val="005D647E"/>
    <w:rsid w:val="005E07BC"/>
    <w:rsid w:val="005E0EB4"/>
    <w:rsid w:val="005E12A3"/>
    <w:rsid w:val="005E1BAB"/>
    <w:rsid w:val="005E1D3E"/>
    <w:rsid w:val="005E2486"/>
    <w:rsid w:val="005E26DB"/>
    <w:rsid w:val="005E2B78"/>
    <w:rsid w:val="005E2FF0"/>
    <w:rsid w:val="005E342A"/>
    <w:rsid w:val="005E44B1"/>
    <w:rsid w:val="005E6084"/>
    <w:rsid w:val="005E630E"/>
    <w:rsid w:val="005E696A"/>
    <w:rsid w:val="005E7E72"/>
    <w:rsid w:val="005F094A"/>
    <w:rsid w:val="005F0AAA"/>
    <w:rsid w:val="005F1ABC"/>
    <w:rsid w:val="005F2EA6"/>
    <w:rsid w:val="005F50C5"/>
    <w:rsid w:val="005F51FA"/>
    <w:rsid w:val="005F55F2"/>
    <w:rsid w:val="005F5804"/>
    <w:rsid w:val="005F6094"/>
    <w:rsid w:val="005F722E"/>
    <w:rsid w:val="005F7296"/>
    <w:rsid w:val="005F7E49"/>
    <w:rsid w:val="00600768"/>
    <w:rsid w:val="006020AC"/>
    <w:rsid w:val="00602756"/>
    <w:rsid w:val="00602B56"/>
    <w:rsid w:val="00603A54"/>
    <w:rsid w:val="00603AC7"/>
    <w:rsid w:val="00603F90"/>
    <w:rsid w:val="006046B4"/>
    <w:rsid w:val="00605429"/>
    <w:rsid w:val="0060622E"/>
    <w:rsid w:val="00606575"/>
    <w:rsid w:val="00606A89"/>
    <w:rsid w:val="00606D71"/>
    <w:rsid w:val="006101F8"/>
    <w:rsid w:val="00610AEA"/>
    <w:rsid w:val="00611246"/>
    <w:rsid w:val="00611606"/>
    <w:rsid w:val="00611E60"/>
    <w:rsid w:val="006125F0"/>
    <w:rsid w:val="00612BB3"/>
    <w:rsid w:val="00613BCF"/>
    <w:rsid w:val="00614D0E"/>
    <w:rsid w:val="00614E4C"/>
    <w:rsid w:val="0061505D"/>
    <w:rsid w:val="006162BB"/>
    <w:rsid w:val="00616376"/>
    <w:rsid w:val="00616727"/>
    <w:rsid w:val="0062059F"/>
    <w:rsid w:val="006211DD"/>
    <w:rsid w:val="00621AF9"/>
    <w:rsid w:val="00621FC3"/>
    <w:rsid w:val="00622C8E"/>
    <w:rsid w:val="00622FA3"/>
    <w:rsid w:val="0062549C"/>
    <w:rsid w:val="00626AC0"/>
    <w:rsid w:val="00627415"/>
    <w:rsid w:val="006301ED"/>
    <w:rsid w:val="00630EC2"/>
    <w:rsid w:val="00631F9B"/>
    <w:rsid w:val="0063369C"/>
    <w:rsid w:val="00633B7B"/>
    <w:rsid w:val="00633BB1"/>
    <w:rsid w:val="00633F50"/>
    <w:rsid w:val="00634501"/>
    <w:rsid w:val="00636C92"/>
    <w:rsid w:val="00637368"/>
    <w:rsid w:val="00637C82"/>
    <w:rsid w:val="00637CE1"/>
    <w:rsid w:val="00642147"/>
    <w:rsid w:val="00642E6F"/>
    <w:rsid w:val="00643373"/>
    <w:rsid w:val="0064354B"/>
    <w:rsid w:val="006458FB"/>
    <w:rsid w:val="00646DAA"/>
    <w:rsid w:val="006475B3"/>
    <w:rsid w:val="00647C40"/>
    <w:rsid w:val="006512F2"/>
    <w:rsid w:val="006517F2"/>
    <w:rsid w:val="00652962"/>
    <w:rsid w:val="006542DE"/>
    <w:rsid w:val="0065482B"/>
    <w:rsid w:val="00654DD5"/>
    <w:rsid w:val="00655442"/>
    <w:rsid w:val="00655F4D"/>
    <w:rsid w:val="006600EB"/>
    <w:rsid w:val="00662313"/>
    <w:rsid w:val="0066270B"/>
    <w:rsid w:val="00663FF9"/>
    <w:rsid w:val="00664519"/>
    <w:rsid w:val="00664F89"/>
    <w:rsid w:val="006653B6"/>
    <w:rsid w:val="00665EEF"/>
    <w:rsid w:val="00666438"/>
    <w:rsid w:val="006667B6"/>
    <w:rsid w:val="00667C2F"/>
    <w:rsid w:val="006704B5"/>
    <w:rsid w:val="00670A21"/>
    <w:rsid w:val="0067199E"/>
    <w:rsid w:val="006720E5"/>
    <w:rsid w:val="00672B60"/>
    <w:rsid w:val="00672FFE"/>
    <w:rsid w:val="00673A49"/>
    <w:rsid w:val="00673B06"/>
    <w:rsid w:val="006743BD"/>
    <w:rsid w:val="00674B9D"/>
    <w:rsid w:val="00674C29"/>
    <w:rsid w:val="00675A5F"/>
    <w:rsid w:val="00675C97"/>
    <w:rsid w:val="00675F66"/>
    <w:rsid w:val="00677196"/>
    <w:rsid w:val="006772B1"/>
    <w:rsid w:val="00677DE3"/>
    <w:rsid w:val="00677FED"/>
    <w:rsid w:val="006811E7"/>
    <w:rsid w:val="00681AC5"/>
    <w:rsid w:val="00682025"/>
    <w:rsid w:val="00683035"/>
    <w:rsid w:val="0068349A"/>
    <w:rsid w:val="006836D1"/>
    <w:rsid w:val="00684123"/>
    <w:rsid w:val="00684311"/>
    <w:rsid w:val="006853C4"/>
    <w:rsid w:val="00685A0E"/>
    <w:rsid w:val="00685D6F"/>
    <w:rsid w:val="006873A8"/>
    <w:rsid w:val="0068768C"/>
    <w:rsid w:val="0068768F"/>
    <w:rsid w:val="006877E7"/>
    <w:rsid w:val="006907D1"/>
    <w:rsid w:val="00690EF8"/>
    <w:rsid w:val="006915FA"/>
    <w:rsid w:val="0069203D"/>
    <w:rsid w:val="00692A98"/>
    <w:rsid w:val="00693A3E"/>
    <w:rsid w:val="00694C4D"/>
    <w:rsid w:val="0069557B"/>
    <w:rsid w:val="00696173"/>
    <w:rsid w:val="0069695D"/>
    <w:rsid w:val="00696B09"/>
    <w:rsid w:val="00696FDC"/>
    <w:rsid w:val="0069754F"/>
    <w:rsid w:val="00697F74"/>
    <w:rsid w:val="006A08F4"/>
    <w:rsid w:val="006A1254"/>
    <w:rsid w:val="006A12A0"/>
    <w:rsid w:val="006A1996"/>
    <w:rsid w:val="006A227C"/>
    <w:rsid w:val="006A243B"/>
    <w:rsid w:val="006A434B"/>
    <w:rsid w:val="006A4604"/>
    <w:rsid w:val="006A4B6E"/>
    <w:rsid w:val="006A4CFC"/>
    <w:rsid w:val="006A569B"/>
    <w:rsid w:val="006A62B5"/>
    <w:rsid w:val="006A670F"/>
    <w:rsid w:val="006B09AE"/>
    <w:rsid w:val="006B18BE"/>
    <w:rsid w:val="006B3055"/>
    <w:rsid w:val="006B30EB"/>
    <w:rsid w:val="006B39A2"/>
    <w:rsid w:val="006B4497"/>
    <w:rsid w:val="006B4564"/>
    <w:rsid w:val="006B4AB4"/>
    <w:rsid w:val="006B503A"/>
    <w:rsid w:val="006B5167"/>
    <w:rsid w:val="006B5ADC"/>
    <w:rsid w:val="006B5FC2"/>
    <w:rsid w:val="006B6150"/>
    <w:rsid w:val="006B6656"/>
    <w:rsid w:val="006B68E7"/>
    <w:rsid w:val="006C0366"/>
    <w:rsid w:val="006C06AB"/>
    <w:rsid w:val="006C0A35"/>
    <w:rsid w:val="006C0F12"/>
    <w:rsid w:val="006C22E6"/>
    <w:rsid w:val="006C234A"/>
    <w:rsid w:val="006C2CF5"/>
    <w:rsid w:val="006C34CB"/>
    <w:rsid w:val="006C3871"/>
    <w:rsid w:val="006C4CDB"/>
    <w:rsid w:val="006C5045"/>
    <w:rsid w:val="006C535D"/>
    <w:rsid w:val="006C546E"/>
    <w:rsid w:val="006C562F"/>
    <w:rsid w:val="006C5D0E"/>
    <w:rsid w:val="006C6743"/>
    <w:rsid w:val="006C6C9B"/>
    <w:rsid w:val="006C6DCD"/>
    <w:rsid w:val="006D0396"/>
    <w:rsid w:val="006D0642"/>
    <w:rsid w:val="006D08DB"/>
    <w:rsid w:val="006D0AF9"/>
    <w:rsid w:val="006D11B0"/>
    <w:rsid w:val="006D2647"/>
    <w:rsid w:val="006D3768"/>
    <w:rsid w:val="006D531F"/>
    <w:rsid w:val="006D6673"/>
    <w:rsid w:val="006D73A1"/>
    <w:rsid w:val="006D78B2"/>
    <w:rsid w:val="006E198C"/>
    <w:rsid w:val="006E229E"/>
    <w:rsid w:val="006E2C4B"/>
    <w:rsid w:val="006E4271"/>
    <w:rsid w:val="006E43FB"/>
    <w:rsid w:val="006E480D"/>
    <w:rsid w:val="006E5625"/>
    <w:rsid w:val="006E601E"/>
    <w:rsid w:val="006E70CC"/>
    <w:rsid w:val="006E763A"/>
    <w:rsid w:val="006E79C2"/>
    <w:rsid w:val="006E7ECA"/>
    <w:rsid w:val="006E7FDC"/>
    <w:rsid w:val="006F1031"/>
    <w:rsid w:val="006F1138"/>
    <w:rsid w:val="006F1E6C"/>
    <w:rsid w:val="006F29A5"/>
    <w:rsid w:val="006F2D61"/>
    <w:rsid w:val="006F2D97"/>
    <w:rsid w:val="006F34B5"/>
    <w:rsid w:val="006F4FDA"/>
    <w:rsid w:val="006F5549"/>
    <w:rsid w:val="006F5894"/>
    <w:rsid w:val="006F6506"/>
    <w:rsid w:val="006F6700"/>
    <w:rsid w:val="006F770D"/>
    <w:rsid w:val="007024C1"/>
    <w:rsid w:val="00702E50"/>
    <w:rsid w:val="0070307E"/>
    <w:rsid w:val="00703AAE"/>
    <w:rsid w:val="00704178"/>
    <w:rsid w:val="007041DE"/>
    <w:rsid w:val="00704B19"/>
    <w:rsid w:val="00704CB3"/>
    <w:rsid w:val="00705E71"/>
    <w:rsid w:val="00705F6C"/>
    <w:rsid w:val="00707767"/>
    <w:rsid w:val="00711207"/>
    <w:rsid w:val="007116B2"/>
    <w:rsid w:val="00711721"/>
    <w:rsid w:val="00711A78"/>
    <w:rsid w:val="00711E1F"/>
    <w:rsid w:val="00712A28"/>
    <w:rsid w:val="00712B8A"/>
    <w:rsid w:val="00713482"/>
    <w:rsid w:val="00713EBD"/>
    <w:rsid w:val="0071475F"/>
    <w:rsid w:val="00714B45"/>
    <w:rsid w:val="00716836"/>
    <w:rsid w:val="00720396"/>
    <w:rsid w:val="00720911"/>
    <w:rsid w:val="00720D4B"/>
    <w:rsid w:val="00722A95"/>
    <w:rsid w:val="0072327F"/>
    <w:rsid w:val="0072421D"/>
    <w:rsid w:val="0072446C"/>
    <w:rsid w:val="00724997"/>
    <w:rsid w:val="00724EB8"/>
    <w:rsid w:val="00724F6C"/>
    <w:rsid w:val="00726218"/>
    <w:rsid w:val="00726F47"/>
    <w:rsid w:val="00726F5B"/>
    <w:rsid w:val="00727B33"/>
    <w:rsid w:val="007304D9"/>
    <w:rsid w:val="007306C0"/>
    <w:rsid w:val="007318E1"/>
    <w:rsid w:val="00732D42"/>
    <w:rsid w:val="00732E2C"/>
    <w:rsid w:val="0073455B"/>
    <w:rsid w:val="0073487F"/>
    <w:rsid w:val="00735724"/>
    <w:rsid w:val="007375C2"/>
    <w:rsid w:val="00740EA9"/>
    <w:rsid w:val="00740EE1"/>
    <w:rsid w:val="0074125E"/>
    <w:rsid w:val="0074176D"/>
    <w:rsid w:val="00741874"/>
    <w:rsid w:val="00741DB6"/>
    <w:rsid w:val="007432C5"/>
    <w:rsid w:val="007434DB"/>
    <w:rsid w:val="0074399C"/>
    <w:rsid w:val="00743E1C"/>
    <w:rsid w:val="0074505D"/>
    <w:rsid w:val="00746383"/>
    <w:rsid w:val="00751473"/>
    <w:rsid w:val="0075194E"/>
    <w:rsid w:val="0075244A"/>
    <w:rsid w:val="00752BC1"/>
    <w:rsid w:val="00753679"/>
    <w:rsid w:val="0075431F"/>
    <w:rsid w:val="00755B1D"/>
    <w:rsid w:val="00755B2E"/>
    <w:rsid w:val="0075723E"/>
    <w:rsid w:val="00760CBC"/>
    <w:rsid w:val="00761CAF"/>
    <w:rsid w:val="00762002"/>
    <w:rsid w:val="007622DE"/>
    <w:rsid w:val="00762F4E"/>
    <w:rsid w:val="0076330D"/>
    <w:rsid w:val="0076370B"/>
    <w:rsid w:val="0076379E"/>
    <w:rsid w:val="0076397C"/>
    <w:rsid w:val="00763A22"/>
    <w:rsid w:val="00763BA7"/>
    <w:rsid w:val="00764BA6"/>
    <w:rsid w:val="00764E2F"/>
    <w:rsid w:val="00765958"/>
    <w:rsid w:val="0076675E"/>
    <w:rsid w:val="007706FE"/>
    <w:rsid w:val="00770B8A"/>
    <w:rsid w:val="00770F82"/>
    <w:rsid w:val="007715AF"/>
    <w:rsid w:val="00772872"/>
    <w:rsid w:val="00772DFC"/>
    <w:rsid w:val="0077306F"/>
    <w:rsid w:val="00773189"/>
    <w:rsid w:val="00774722"/>
    <w:rsid w:val="007755CA"/>
    <w:rsid w:val="00775618"/>
    <w:rsid w:val="00775633"/>
    <w:rsid w:val="00776352"/>
    <w:rsid w:val="00776FFF"/>
    <w:rsid w:val="007776CE"/>
    <w:rsid w:val="00777741"/>
    <w:rsid w:val="00777819"/>
    <w:rsid w:val="0078076F"/>
    <w:rsid w:val="00780E1B"/>
    <w:rsid w:val="007815F4"/>
    <w:rsid w:val="00781879"/>
    <w:rsid w:val="0078301C"/>
    <w:rsid w:val="00783B1B"/>
    <w:rsid w:val="00783C18"/>
    <w:rsid w:val="00783CC8"/>
    <w:rsid w:val="00784125"/>
    <w:rsid w:val="0078460C"/>
    <w:rsid w:val="007847BC"/>
    <w:rsid w:val="00784E5C"/>
    <w:rsid w:val="00785442"/>
    <w:rsid w:val="00785721"/>
    <w:rsid w:val="007861C7"/>
    <w:rsid w:val="00786794"/>
    <w:rsid w:val="00786FEB"/>
    <w:rsid w:val="0078702A"/>
    <w:rsid w:val="00787116"/>
    <w:rsid w:val="00787287"/>
    <w:rsid w:val="0079022A"/>
    <w:rsid w:val="00790464"/>
    <w:rsid w:val="00790774"/>
    <w:rsid w:val="0079114D"/>
    <w:rsid w:val="007912FF"/>
    <w:rsid w:val="0079147A"/>
    <w:rsid w:val="00791AAD"/>
    <w:rsid w:val="0079224B"/>
    <w:rsid w:val="007922AE"/>
    <w:rsid w:val="00792701"/>
    <w:rsid w:val="007943A0"/>
    <w:rsid w:val="007945E4"/>
    <w:rsid w:val="007949A9"/>
    <w:rsid w:val="00794E10"/>
    <w:rsid w:val="00795E48"/>
    <w:rsid w:val="00797872"/>
    <w:rsid w:val="007A0396"/>
    <w:rsid w:val="007A07A7"/>
    <w:rsid w:val="007A07AF"/>
    <w:rsid w:val="007A0887"/>
    <w:rsid w:val="007A08D6"/>
    <w:rsid w:val="007A0B8D"/>
    <w:rsid w:val="007A0D7F"/>
    <w:rsid w:val="007A281E"/>
    <w:rsid w:val="007A3512"/>
    <w:rsid w:val="007A3623"/>
    <w:rsid w:val="007A3C19"/>
    <w:rsid w:val="007A3F6B"/>
    <w:rsid w:val="007A448C"/>
    <w:rsid w:val="007A4B70"/>
    <w:rsid w:val="007A54BB"/>
    <w:rsid w:val="007A5BAA"/>
    <w:rsid w:val="007A6223"/>
    <w:rsid w:val="007A68A8"/>
    <w:rsid w:val="007A6B8D"/>
    <w:rsid w:val="007B05BA"/>
    <w:rsid w:val="007B0BBF"/>
    <w:rsid w:val="007B0E0A"/>
    <w:rsid w:val="007B1626"/>
    <w:rsid w:val="007B17B3"/>
    <w:rsid w:val="007B2058"/>
    <w:rsid w:val="007B3236"/>
    <w:rsid w:val="007B3EDD"/>
    <w:rsid w:val="007B43D7"/>
    <w:rsid w:val="007B43F9"/>
    <w:rsid w:val="007B46C5"/>
    <w:rsid w:val="007B567C"/>
    <w:rsid w:val="007B664D"/>
    <w:rsid w:val="007B75B3"/>
    <w:rsid w:val="007B77F1"/>
    <w:rsid w:val="007B7892"/>
    <w:rsid w:val="007C02F0"/>
    <w:rsid w:val="007C1640"/>
    <w:rsid w:val="007C1892"/>
    <w:rsid w:val="007C1C9D"/>
    <w:rsid w:val="007C24AE"/>
    <w:rsid w:val="007C30F1"/>
    <w:rsid w:val="007C355A"/>
    <w:rsid w:val="007C485E"/>
    <w:rsid w:val="007C5331"/>
    <w:rsid w:val="007C6DA4"/>
    <w:rsid w:val="007C7413"/>
    <w:rsid w:val="007C777A"/>
    <w:rsid w:val="007D0A6B"/>
    <w:rsid w:val="007D103A"/>
    <w:rsid w:val="007D252F"/>
    <w:rsid w:val="007D26B4"/>
    <w:rsid w:val="007D2C9B"/>
    <w:rsid w:val="007D4025"/>
    <w:rsid w:val="007D464B"/>
    <w:rsid w:val="007D4BE1"/>
    <w:rsid w:val="007D4FF3"/>
    <w:rsid w:val="007D5BCD"/>
    <w:rsid w:val="007D5F40"/>
    <w:rsid w:val="007D6D0D"/>
    <w:rsid w:val="007E203E"/>
    <w:rsid w:val="007E2040"/>
    <w:rsid w:val="007E2620"/>
    <w:rsid w:val="007E2708"/>
    <w:rsid w:val="007E319C"/>
    <w:rsid w:val="007E33FD"/>
    <w:rsid w:val="007E3BCE"/>
    <w:rsid w:val="007E5AFA"/>
    <w:rsid w:val="007E5EEE"/>
    <w:rsid w:val="007E606D"/>
    <w:rsid w:val="007E613D"/>
    <w:rsid w:val="007F1E80"/>
    <w:rsid w:val="007F2F27"/>
    <w:rsid w:val="007F4349"/>
    <w:rsid w:val="007F570F"/>
    <w:rsid w:val="007F6952"/>
    <w:rsid w:val="007F6B71"/>
    <w:rsid w:val="007F701B"/>
    <w:rsid w:val="00800101"/>
    <w:rsid w:val="0080203D"/>
    <w:rsid w:val="00802EF1"/>
    <w:rsid w:val="00803096"/>
    <w:rsid w:val="008032CC"/>
    <w:rsid w:val="00803866"/>
    <w:rsid w:val="00804ADD"/>
    <w:rsid w:val="00804D78"/>
    <w:rsid w:val="00804E03"/>
    <w:rsid w:val="00805436"/>
    <w:rsid w:val="00805C65"/>
    <w:rsid w:val="008065BB"/>
    <w:rsid w:val="00806EB9"/>
    <w:rsid w:val="00810EFB"/>
    <w:rsid w:val="00811E27"/>
    <w:rsid w:val="00815004"/>
    <w:rsid w:val="00815383"/>
    <w:rsid w:val="008163B1"/>
    <w:rsid w:val="008166E8"/>
    <w:rsid w:val="00817655"/>
    <w:rsid w:val="008200EB"/>
    <w:rsid w:val="00823DD4"/>
    <w:rsid w:val="00824733"/>
    <w:rsid w:val="00824AA3"/>
    <w:rsid w:val="0082584F"/>
    <w:rsid w:val="008278DF"/>
    <w:rsid w:val="00830751"/>
    <w:rsid w:val="00830E76"/>
    <w:rsid w:val="00831111"/>
    <w:rsid w:val="00831361"/>
    <w:rsid w:val="00833679"/>
    <w:rsid w:val="00833B00"/>
    <w:rsid w:val="00834EE5"/>
    <w:rsid w:val="0083648A"/>
    <w:rsid w:val="00836ED5"/>
    <w:rsid w:val="008374A2"/>
    <w:rsid w:val="008376DE"/>
    <w:rsid w:val="00837F53"/>
    <w:rsid w:val="00840E95"/>
    <w:rsid w:val="0084157F"/>
    <w:rsid w:val="00841D39"/>
    <w:rsid w:val="00842690"/>
    <w:rsid w:val="00842A8A"/>
    <w:rsid w:val="00842DDD"/>
    <w:rsid w:val="008443D4"/>
    <w:rsid w:val="0084577F"/>
    <w:rsid w:val="0084654A"/>
    <w:rsid w:val="008467E2"/>
    <w:rsid w:val="00847DCC"/>
    <w:rsid w:val="008500E9"/>
    <w:rsid w:val="0085078C"/>
    <w:rsid w:val="00851232"/>
    <w:rsid w:val="0085140A"/>
    <w:rsid w:val="008520CD"/>
    <w:rsid w:val="008529FF"/>
    <w:rsid w:val="00852BC2"/>
    <w:rsid w:val="00852EF1"/>
    <w:rsid w:val="00853A5D"/>
    <w:rsid w:val="008542AB"/>
    <w:rsid w:val="00854A99"/>
    <w:rsid w:val="008555E0"/>
    <w:rsid w:val="008556AA"/>
    <w:rsid w:val="008561AA"/>
    <w:rsid w:val="0085626F"/>
    <w:rsid w:val="00856951"/>
    <w:rsid w:val="00856DB3"/>
    <w:rsid w:val="00856F07"/>
    <w:rsid w:val="00857057"/>
    <w:rsid w:val="0085766E"/>
    <w:rsid w:val="00857838"/>
    <w:rsid w:val="008603AA"/>
    <w:rsid w:val="00860406"/>
    <w:rsid w:val="00862BFE"/>
    <w:rsid w:val="00862D4E"/>
    <w:rsid w:val="00862E19"/>
    <w:rsid w:val="00865710"/>
    <w:rsid w:val="00867FDE"/>
    <w:rsid w:val="00870B9D"/>
    <w:rsid w:val="00870BA9"/>
    <w:rsid w:val="00870C0C"/>
    <w:rsid w:val="0087188B"/>
    <w:rsid w:val="00871F3E"/>
    <w:rsid w:val="00873892"/>
    <w:rsid w:val="0087411A"/>
    <w:rsid w:val="0087459D"/>
    <w:rsid w:val="00875A14"/>
    <w:rsid w:val="0088048B"/>
    <w:rsid w:val="00880773"/>
    <w:rsid w:val="0088173F"/>
    <w:rsid w:val="00882786"/>
    <w:rsid w:val="00882A85"/>
    <w:rsid w:val="00882F46"/>
    <w:rsid w:val="008832FD"/>
    <w:rsid w:val="00884CBB"/>
    <w:rsid w:val="00884F10"/>
    <w:rsid w:val="00884F51"/>
    <w:rsid w:val="00885A81"/>
    <w:rsid w:val="00885C2D"/>
    <w:rsid w:val="00886A70"/>
    <w:rsid w:val="00886E8B"/>
    <w:rsid w:val="00887293"/>
    <w:rsid w:val="00887F61"/>
    <w:rsid w:val="00890176"/>
    <w:rsid w:val="008901B2"/>
    <w:rsid w:val="00890369"/>
    <w:rsid w:val="0089045A"/>
    <w:rsid w:val="008913AC"/>
    <w:rsid w:val="008914EB"/>
    <w:rsid w:val="00891E6E"/>
    <w:rsid w:val="0089278E"/>
    <w:rsid w:val="00892C33"/>
    <w:rsid w:val="00893428"/>
    <w:rsid w:val="0089497D"/>
    <w:rsid w:val="00894E8D"/>
    <w:rsid w:val="00896EB4"/>
    <w:rsid w:val="008973A0"/>
    <w:rsid w:val="008A001E"/>
    <w:rsid w:val="008A0C15"/>
    <w:rsid w:val="008A0E10"/>
    <w:rsid w:val="008A11BB"/>
    <w:rsid w:val="008A1440"/>
    <w:rsid w:val="008A145E"/>
    <w:rsid w:val="008A1F49"/>
    <w:rsid w:val="008A20B8"/>
    <w:rsid w:val="008A2582"/>
    <w:rsid w:val="008A311F"/>
    <w:rsid w:val="008A492B"/>
    <w:rsid w:val="008A67C9"/>
    <w:rsid w:val="008A6C9C"/>
    <w:rsid w:val="008A6CC0"/>
    <w:rsid w:val="008A6E21"/>
    <w:rsid w:val="008A7857"/>
    <w:rsid w:val="008B2328"/>
    <w:rsid w:val="008B276D"/>
    <w:rsid w:val="008B35AC"/>
    <w:rsid w:val="008B4359"/>
    <w:rsid w:val="008B4F51"/>
    <w:rsid w:val="008B5232"/>
    <w:rsid w:val="008C01DC"/>
    <w:rsid w:val="008C0305"/>
    <w:rsid w:val="008C0458"/>
    <w:rsid w:val="008C0D6E"/>
    <w:rsid w:val="008C1BAB"/>
    <w:rsid w:val="008C1DBA"/>
    <w:rsid w:val="008C274F"/>
    <w:rsid w:val="008C275A"/>
    <w:rsid w:val="008C2D11"/>
    <w:rsid w:val="008C2FFD"/>
    <w:rsid w:val="008C5928"/>
    <w:rsid w:val="008C5CBB"/>
    <w:rsid w:val="008C726F"/>
    <w:rsid w:val="008D020C"/>
    <w:rsid w:val="008D0A88"/>
    <w:rsid w:val="008D1229"/>
    <w:rsid w:val="008D1994"/>
    <w:rsid w:val="008D2484"/>
    <w:rsid w:val="008D2817"/>
    <w:rsid w:val="008D2A90"/>
    <w:rsid w:val="008D3D17"/>
    <w:rsid w:val="008D3E0F"/>
    <w:rsid w:val="008D4AFC"/>
    <w:rsid w:val="008D5134"/>
    <w:rsid w:val="008D57BC"/>
    <w:rsid w:val="008D5A52"/>
    <w:rsid w:val="008D66FA"/>
    <w:rsid w:val="008D739C"/>
    <w:rsid w:val="008E0AF0"/>
    <w:rsid w:val="008E20FC"/>
    <w:rsid w:val="008E270A"/>
    <w:rsid w:val="008E2A35"/>
    <w:rsid w:val="008E2F60"/>
    <w:rsid w:val="008E3D7C"/>
    <w:rsid w:val="008E4589"/>
    <w:rsid w:val="008E4725"/>
    <w:rsid w:val="008E527E"/>
    <w:rsid w:val="008E667F"/>
    <w:rsid w:val="008E6D55"/>
    <w:rsid w:val="008E6E22"/>
    <w:rsid w:val="008E775C"/>
    <w:rsid w:val="008F04E3"/>
    <w:rsid w:val="008F081C"/>
    <w:rsid w:val="008F23B9"/>
    <w:rsid w:val="008F2525"/>
    <w:rsid w:val="008F34F2"/>
    <w:rsid w:val="008F3D1E"/>
    <w:rsid w:val="008F3D30"/>
    <w:rsid w:val="008F5363"/>
    <w:rsid w:val="008F6217"/>
    <w:rsid w:val="008F7384"/>
    <w:rsid w:val="008F792D"/>
    <w:rsid w:val="008F7D01"/>
    <w:rsid w:val="00900842"/>
    <w:rsid w:val="00900CDC"/>
    <w:rsid w:val="0090162F"/>
    <w:rsid w:val="009019A6"/>
    <w:rsid w:val="00902034"/>
    <w:rsid w:val="0090206E"/>
    <w:rsid w:val="0090252E"/>
    <w:rsid w:val="009027A8"/>
    <w:rsid w:val="00902C78"/>
    <w:rsid w:val="00902DC0"/>
    <w:rsid w:val="009030C8"/>
    <w:rsid w:val="009037AE"/>
    <w:rsid w:val="0090428D"/>
    <w:rsid w:val="009049A9"/>
    <w:rsid w:val="00904CF8"/>
    <w:rsid w:val="0090512D"/>
    <w:rsid w:val="00906334"/>
    <w:rsid w:val="00906842"/>
    <w:rsid w:val="00906E62"/>
    <w:rsid w:val="00907524"/>
    <w:rsid w:val="00910374"/>
    <w:rsid w:val="00911373"/>
    <w:rsid w:val="009116BB"/>
    <w:rsid w:val="00911A3F"/>
    <w:rsid w:val="009127DA"/>
    <w:rsid w:val="00912DF0"/>
    <w:rsid w:val="0091423E"/>
    <w:rsid w:val="009143FB"/>
    <w:rsid w:val="00914DC9"/>
    <w:rsid w:val="00914DE8"/>
    <w:rsid w:val="009151D8"/>
    <w:rsid w:val="0091565C"/>
    <w:rsid w:val="009163A2"/>
    <w:rsid w:val="009176D5"/>
    <w:rsid w:val="009179A7"/>
    <w:rsid w:val="00920501"/>
    <w:rsid w:val="00921667"/>
    <w:rsid w:val="00922D08"/>
    <w:rsid w:val="00923487"/>
    <w:rsid w:val="00923B31"/>
    <w:rsid w:val="00923B94"/>
    <w:rsid w:val="00924CED"/>
    <w:rsid w:val="00925549"/>
    <w:rsid w:val="0092602F"/>
    <w:rsid w:val="00926057"/>
    <w:rsid w:val="009260F8"/>
    <w:rsid w:val="009273B5"/>
    <w:rsid w:val="00927A39"/>
    <w:rsid w:val="00927F0F"/>
    <w:rsid w:val="00930E86"/>
    <w:rsid w:val="009310E6"/>
    <w:rsid w:val="00932C64"/>
    <w:rsid w:val="009330D6"/>
    <w:rsid w:val="00935E2D"/>
    <w:rsid w:val="00936FA4"/>
    <w:rsid w:val="00937771"/>
    <w:rsid w:val="00940C9C"/>
    <w:rsid w:val="0094286D"/>
    <w:rsid w:val="009429D9"/>
    <w:rsid w:val="00942F95"/>
    <w:rsid w:val="00943904"/>
    <w:rsid w:val="00943A05"/>
    <w:rsid w:val="009452E7"/>
    <w:rsid w:val="00946827"/>
    <w:rsid w:val="00946E28"/>
    <w:rsid w:val="009471AB"/>
    <w:rsid w:val="00947B20"/>
    <w:rsid w:val="009505DA"/>
    <w:rsid w:val="00952BBC"/>
    <w:rsid w:val="00953755"/>
    <w:rsid w:val="009538C8"/>
    <w:rsid w:val="00953916"/>
    <w:rsid w:val="00954080"/>
    <w:rsid w:val="00954BA9"/>
    <w:rsid w:val="00954D92"/>
    <w:rsid w:val="00955851"/>
    <w:rsid w:val="009604FE"/>
    <w:rsid w:val="00961983"/>
    <w:rsid w:val="00961F2E"/>
    <w:rsid w:val="00961FAD"/>
    <w:rsid w:val="0096250A"/>
    <w:rsid w:val="00962A39"/>
    <w:rsid w:val="00963756"/>
    <w:rsid w:val="00964901"/>
    <w:rsid w:val="009650D0"/>
    <w:rsid w:val="00965892"/>
    <w:rsid w:val="00965981"/>
    <w:rsid w:val="009665BD"/>
    <w:rsid w:val="00967014"/>
    <w:rsid w:val="0096709E"/>
    <w:rsid w:val="00970091"/>
    <w:rsid w:val="00970F94"/>
    <w:rsid w:val="00971131"/>
    <w:rsid w:val="00971B99"/>
    <w:rsid w:val="009721D6"/>
    <w:rsid w:val="009722E9"/>
    <w:rsid w:val="00972D4D"/>
    <w:rsid w:val="009732F9"/>
    <w:rsid w:val="00973FE5"/>
    <w:rsid w:val="00974F5E"/>
    <w:rsid w:val="00975402"/>
    <w:rsid w:val="00975446"/>
    <w:rsid w:val="00975951"/>
    <w:rsid w:val="00975D4C"/>
    <w:rsid w:val="009761B8"/>
    <w:rsid w:val="00976962"/>
    <w:rsid w:val="0098065C"/>
    <w:rsid w:val="00980D5E"/>
    <w:rsid w:val="00980E25"/>
    <w:rsid w:val="00983017"/>
    <w:rsid w:val="00985517"/>
    <w:rsid w:val="00985640"/>
    <w:rsid w:val="00985C14"/>
    <w:rsid w:val="00985D95"/>
    <w:rsid w:val="00986768"/>
    <w:rsid w:val="0098741D"/>
    <w:rsid w:val="0099003F"/>
    <w:rsid w:val="00990970"/>
    <w:rsid w:val="00990E0A"/>
    <w:rsid w:val="009921B7"/>
    <w:rsid w:val="00992CD6"/>
    <w:rsid w:val="0099329F"/>
    <w:rsid w:val="00994620"/>
    <w:rsid w:val="00994D56"/>
    <w:rsid w:val="0099509D"/>
    <w:rsid w:val="009959C3"/>
    <w:rsid w:val="00995AAF"/>
    <w:rsid w:val="00997503"/>
    <w:rsid w:val="00997D5C"/>
    <w:rsid w:val="009A11B5"/>
    <w:rsid w:val="009A1220"/>
    <w:rsid w:val="009A1251"/>
    <w:rsid w:val="009A2714"/>
    <w:rsid w:val="009A2744"/>
    <w:rsid w:val="009A45E4"/>
    <w:rsid w:val="009A47F3"/>
    <w:rsid w:val="009A4B76"/>
    <w:rsid w:val="009A538E"/>
    <w:rsid w:val="009A5434"/>
    <w:rsid w:val="009A54AD"/>
    <w:rsid w:val="009A57D8"/>
    <w:rsid w:val="009A6DD3"/>
    <w:rsid w:val="009B0F96"/>
    <w:rsid w:val="009B1217"/>
    <w:rsid w:val="009B19F8"/>
    <w:rsid w:val="009B1EEB"/>
    <w:rsid w:val="009B1FC1"/>
    <w:rsid w:val="009B203F"/>
    <w:rsid w:val="009B2D95"/>
    <w:rsid w:val="009B311D"/>
    <w:rsid w:val="009B3D82"/>
    <w:rsid w:val="009B4A14"/>
    <w:rsid w:val="009B4D5C"/>
    <w:rsid w:val="009B54D6"/>
    <w:rsid w:val="009B54E6"/>
    <w:rsid w:val="009B5AB6"/>
    <w:rsid w:val="009B6030"/>
    <w:rsid w:val="009B6651"/>
    <w:rsid w:val="009B735A"/>
    <w:rsid w:val="009C182E"/>
    <w:rsid w:val="009C20A0"/>
    <w:rsid w:val="009C280A"/>
    <w:rsid w:val="009C2B93"/>
    <w:rsid w:val="009C2E43"/>
    <w:rsid w:val="009C3BAA"/>
    <w:rsid w:val="009C3FC3"/>
    <w:rsid w:val="009C41D5"/>
    <w:rsid w:val="009C4784"/>
    <w:rsid w:val="009C488D"/>
    <w:rsid w:val="009C49B7"/>
    <w:rsid w:val="009C526F"/>
    <w:rsid w:val="009C63EF"/>
    <w:rsid w:val="009C6E63"/>
    <w:rsid w:val="009C7362"/>
    <w:rsid w:val="009C7EC8"/>
    <w:rsid w:val="009D15C8"/>
    <w:rsid w:val="009D26FF"/>
    <w:rsid w:val="009D2E55"/>
    <w:rsid w:val="009D3140"/>
    <w:rsid w:val="009D3B6B"/>
    <w:rsid w:val="009D493B"/>
    <w:rsid w:val="009D4BFE"/>
    <w:rsid w:val="009D4FB9"/>
    <w:rsid w:val="009D6588"/>
    <w:rsid w:val="009D6982"/>
    <w:rsid w:val="009D6DF9"/>
    <w:rsid w:val="009D7BCC"/>
    <w:rsid w:val="009E1BE2"/>
    <w:rsid w:val="009E387D"/>
    <w:rsid w:val="009E422C"/>
    <w:rsid w:val="009E4258"/>
    <w:rsid w:val="009E47FC"/>
    <w:rsid w:val="009E6A1A"/>
    <w:rsid w:val="009E7175"/>
    <w:rsid w:val="009E7DA7"/>
    <w:rsid w:val="009F2384"/>
    <w:rsid w:val="009F3210"/>
    <w:rsid w:val="009F3A67"/>
    <w:rsid w:val="009F3AE3"/>
    <w:rsid w:val="009F560C"/>
    <w:rsid w:val="009F66B8"/>
    <w:rsid w:val="009F677A"/>
    <w:rsid w:val="009F7A90"/>
    <w:rsid w:val="009F7CF7"/>
    <w:rsid w:val="00A0002E"/>
    <w:rsid w:val="00A013B8"/>
    <w:rsid w:val="00A01824"/>
    <w:rsid w:val="00A01CAD"/>
    <w:rsid w:val="00A025FC"/>
    <w:rsid w:val="00A0279A"/>
    <w:rsid w:val="00A02A59"/>
    <w:rsid w:val="00A034E0"/>
    <w:rsid w:val="00A041BD"/>
    <w:rsid w:val="00A04DD1"/>
    <w:rsid w:val="00A05013"/>
    <w:rsid w:val="00A05066"/>
    <w:rsid w:val="00A06981"/>
    <w:rsid w:val="00A06D6F"/>
    <w:rsid w:val="00A07334"/>
    <w:rsid w:val="00A10499"/>
    <w:rsid w:val="00A11230"/>
    <w:rsid w:val="00A12896"/>
    <w:rsid w:val="00A12E14"/>
    <w:rsid w:val="00A13176"/>
    <w:rsid w:val="00A1385D"/>
    <w:rsid w:val="00A13C03"/>
    <w:rsid w:val="00A14031"/>
    <w:rsid w:val="00A145E2"/>
    <w:rsid w:val="00A14BCB"/>
    <w:rsid w:val="00A151E7"/>
    <w:rsid w:val="00A15D3C"/>
    <w:rsid w:val="00A162CF"/>
    <w:rsid w:val="00A16A7D"/>
    <w:rsid w:val="00A1742B"/>
    <w:rsid w:val="00A17D3E"/>
    <w:rsid w:val="00A20222"/>
    <w:rsid w:val="00A20C8F"/>
    <w:rsid w:val="00A21CCA"/>
    <w:rsid w:val="00A22361"/>
    <w:rsid w:val="00A23227"/>
    <w:rsid w:val="00A235A6"/>
    <w:rsid w:val="00A2380A"/>
    <w:rsid w:val="00A23AB1"/>
    <w:rsid w:val="00A2469E"/>
    <w:rsid w:val="00A25955"/>
    <w:rsid w:val="00A26261"/>
    <w:rsid w:val="00A26502"/>
    <w:rsid w:val="00A26D67"/>
    <w:rsid w:val="00A26EAC"/>
    <w:rsid w:val="00A27059"/>
    <w:rsid w:val="00A30E47"/>
    <w:rsid w:val="00A31266"/>
    <w:rsid w:val="00A31341"/>
    <w:rsid w:val="00A31B46"/>
    <w:rsid w:val="00A31E2D"/>
    <w:rsid w:val="00A320DC"/>
    <w:rsid w:val="00A32921"/>
    <w:rsid w:val="00A32FF1"/>
    <w:rsid w:val="00A33433"/>
    <w:rsid w:val="00A33C03"/>
    <w:rsid w:val="00A33CAE"/>
    <w:rsid w:val="00A34355"/>
    <w:rsid w:val="00A34541"/>
    <w:rsid w:val="00A34755"/>
    <w:rsid w:val="00A34BF7"/>
    <w:rsid w:val="00A34D01"/>
    <w:rsid w:val="00A35438"/>
    <w:rsid w:val="00A35729"/>
    <w:rsid w:val="00A3686A"/>
    <w:rsid w:val="00A36E25"/>
    <w:rsid w:val="00A3727B"/>
    <w:rsid w:val="00A372B0"/>
    <w:rsid w:val="00A37762"/>
    <w:rsid w:val="00A40D78"/>
    <w:rsid w:val="00A414BE"/>
    <w:rsid w:val="00A4184C"/>
    <w:rsid w:val="00A4372F"/>
    <w:rsid w:val="00A43B39"/>
    <w:rsid w:val="00A44B98"/>
    <w:rsid w:val="00A44BC3"/>
    <w:rsid w:val="00A45280"/>
    <w:rsid w:val="00A45DC6"/>
    <w:rsid w:val="00A46163"/>
    <w:rsid w:val="00A465FA"/>
    <w:rsid w:val="00A466B5"/>
    <w:rsid w:val="00A46B35"/>
    <w:rsid w:val="00A511AB"/>
    <w:rsid w:val="00A5182B"/>
    <w:rsid w:val="00A5230D"/>
    <w:rsid w:val="00A524F1"/>
    <w:rsid w:val="00A53CF2"/>
    <w:rsid w:val="00A546FF"/>
    <w:rsid w:val="00A5486F"/>
    <w:rsid w:val="00A55889"/>
    <w:rsid w:val="00A55B68"/>
    <w:rsid w:val="00A56220"/>
    <w:rsid w:val="00A565C0"/>
    <w:rsid w:val="00A5684F"/>
    <w:rsid w:val="00A56A27"/>
    <w:rsid w:val="00A5700C"/>
    <w:rsid w:val="00A5707C"/>
    <w:rsid w:val="00A570A9"/>
    <w:rsid w:val="00A572B9"/>
    <w:rsid w:val="00A57806"/>
    <w:rsid w:val="00A6003C"/>
    <w:rsid w:val="00A606A7"/>
    <w:rsid w:val="00A607E6"/>
    <w:rsid w:val="00A60CF1"/>
    <w:rsid w:val="00A60DB2"/>
    <w:rsid w:val="00A62769"/>
    <w:rsid w:val="00A63C7B"/>
    <w:rsid w:val="00A64538"/>
    <w:rsid w:val="00A65354"/>
    <w:rsid w:val="00A65402"/>
    <w:rsid w:val="00A65FCB"/>
    <w:rsid w:val="00A6628C"/>
    <w:rsid w:val="00A679BC"/>
    <w:rsid w:val="00A729F8"/>
    <w:rsid w:val="00A732A5"/>
    <w:rsid w:val="00A73779"/>
    <w:rsid w:val="00A7390B"/>
    <w:rsid w:val="00A7394D"/>
    <w:rsid w:val="00A73B22"/>
    <w:rsid w:val="00A743D7"/>
    <w:rsid w:val="00A7445B"/>
    <w:rsid w:val="00A754CF"/>
    <w:rsid w:val="00A75714"/>
    <w:rsid w:val="00A75D56"/>
    <w:rsid w:val="00A75D7F"/>
    <w:rsid w:val="00A77111"/>
    <w:rsid w:val="00A774C1"/>
    <w:rsid w:val="00A77CF9"/>
    <w:rsid w:val="00A77F49"/>
    <w:rsid w:val="00A8020C"/>
    <w:rsid w:val="00A80820"/>
    <w:rsid w:val="00A8083B"/>
    <w:rsid w:val="00A82445"/>
    <w:rsid w:val="00A8290F"/>
    <w:rsid w:val="00A82C93"/>
    <w:rsid w:val="00A83270"/>
    <w:rsid w:val="00A84126"/>
    <w:rsid w:val="00A84457"/>
    <w:rsid w:val="00A84A1C"/>
    <w:rsid w:val="00A86811"/>
    <w:rsid w:val="00A86A54"/>
    <w:rsid w:val="00A8733B"/>
    <w:rsid w:val="00A9069A"/>
    <w:rsid w:val="00A906A2"/>
    <w:rsid w:val="00A90AA2"/>
    <w:rsid w:val="00A90D10"/>
    <w:rsid w:val="00A92A13"/>
    <w:rsid w:val="00A9440F"/>
    <w:rsid w:val="00A94F45"/>
    <w:rsid w:val="00A9592D"/>
    <w:rsid w:val="00A95973"/>
    <w:rsid w:val="00A96723"/>
    <w:rsid w:val="00A9678F"/>
    <w:rsid w:val="00A96B10"/>
    <w:rsid w:val="00A9788A"/>
    <w:rsid w:val="00A97E0E"/>
    <w:rsid w:val="00AA0434"/>
    <w:rsid w:val="00AA0E55"/>
    <w:rsid w:val="00AA1213"/>
    <w:rsid w:val="00AA1D89"/>
    <w:rsid w:val="00AA2322"/>
    <w:rsid w:val="00AA2710"/>
    <w:rsid w:val="00AA2EC9"/>
    <w:rsid w:val="00AA2FCF"/>
    <w:rsid w:val="00AA35F5"/>
    <w:rsid w:val="00AA398C"/>
    <w:rsid w:val="00AA3ACC"/>
    <w:rsid w:val="00AA4A39"/>
    <w:rsid w:val="00AA5F2D"/>
    <w:rsid w:val="00AA688E"/>
    <w:rsid w:val="00AA69BB"/>
    <w:rsid w:val="00AA6B4B"/>
    <w:rsid w:val="00AB0152"/>
    <w:rsid w:val="00AB07A5"/>
    <w:rsid w:val="00AB0852"/>
    <w:rsid w:val="00AB0D93"/>
    <w:rsid w:val="00AB297E"/>
    <w:rsid w:val="00AB2B63"/>
    <w:rsid w:val="00AB2EB9"/>
    <w:rsid w:val="00AB377F"/>
    <w:rsid w:val="00AB3A23"/>
    <w:rsid w:val="00AB4622"/>
    <w:rsid w:val="00AB4A2B"/>
    <w:rsid w:val="00AB4C22"/>
    <w:rsid w:val="00AB4D08"/>
    <w:rsid w:val="00AB54D0"/>
    <w:rsid w:val="00AB6494"/>
    <w:rsid w:val="00AB65E1"/>
    <w:rsid w:val="00AB6832"/>
    <w:rsid w:val="00AB6DAC"/>
    <w:rsid w:val="00AB7ACD"/>
    <w:rsid w:val="00AC0393"/>
    <w:rsid w:val="00AC05B1"/>
    <w:rsid w:val="00AC0AD0"/>
    <w:rsid w:val="00AC14D9"/>
    <w:rsid w:val="00AC278C"/>
    <w:rsid w:val="00AC2D53"/>
    <w:rsid w:val="00AC33F5"/>
    <w:rsid w:val="00AC4472"/>
    <w:rsid w:val="00AC4B82"/>
    <w:rsid w:val="00AC525B"/>
    <w:rsid w:val="00AC552F"/>
    <w:rsid w:val="00AC677F"/>
    <w:rsid w:val="00AC6938"/>
    <w:rsid w:val="00AC6968"/>
    <w:rsid w:val="00AC7307"/>
    <w:rsid w:val="00AC73AD"/>
    <w:rsid w:val="00AC7C34"/>
    <w:rsid w:val="00AD1124"/>
    <w:rsid w:val="00AD1AB0"/>
    <w:rsid w:val="00AD1C02"/>
    <w:rsid w:val="00AD2A69"/>
    <w:rsid w:val="00AD330D"/>
    <w:rsid w:val="00AD4517"/>
    <w:rsid w:val="00AD6257"/>
    <w:rsid w:val="00AD76D5"/>
    <w:rsid w:val="00AD7B5A"/>
    <w:rsid w:val="00AE07FD"/>
    <w:rsid w:val="00AE08A0"/>
    <w:rsid w:val="00AE1B1F"/>
    <w:rsid w:val="00AE1B39"/>
    <w:rsid w:val="00AE1C11"/>
    <w:rsid w:val="00AE4144"/>
    <w:rsid w:val="00AE5597"/>
    <w:rsid w:val="00AE5D07"/>
    <w:rsid w:val="00AE61C4"/>
    <w:rsid w:val="00AE656F"/>
    <w:rsid w:val="00AE6AB5"/>
    <w:rsid w:val="00AE6DB2"/>
    <w:rsid w:val="00AE7660"/>
    <w:rsid w:val="00AE76F0"/>
    <w:rsid w:val="00AE7EA3"/>
    <w:rsid w:val="00AE7F6E"/>
    <w:rsid w:val="00AF0818"/>
    <w:rsid w:val="00AF31AC"/>
    <w:rsid w:val="00AF3710"/>
    <w:rsid w:val="00AF3BEF"/>
    <w:rsid w:val="00AF42B3"/>
    <w:rsid w:val="00AF46A9"/>
    <w:rsid w:val="00AF472D"/>
    <w:rsid w:val="00AF4C1D"/>
    <w:rsid w:val="00AF518C"/>
    <w:rsid w:val="00AF5AF8"/>
    <w:rsid w:val="00AF7455"/>
    <w:rsid w:val="00AF7C34"/>
    <w:rsid w:val="00B004C0"/>
    <w:rsid w:val="00B00B5D"/>
    <w:rsid w:val="00B01A01"/>
    <w:rsid w:val="00B01A27"/>
    <w:rsid w:val="00B024E5"/>
    <w:rsid w:val="00B0327A"/>
    <w:rsid w:val="00B05125"/>
    <w:rsid w:val="00B05B1E"/>
    <w:rsid w:val="00B05CE7"/>
    <w:rsid w:val="00B07ACC"/>
    <w:rsid w:val="00B11E22"/>
    <w:rsid w:val="00B1202F"/>
    <w:rsid w:val="00B12BF2"/>
    <w:rsid w:val="00B12C39"/>
    <w:rsid w:val="00B13796"/>
    <w:rsid w:val="00B13D01"/>
    <w:rsid w:val="00B141CD"/>
    <w:rsid w:val="00B14FFC"/>
    <w:rsid w:val="00B1524A"/>
    <w:rsid w:val="00B168FB"/>
    <w:rsid w:val="00B16BE7"/>
    <w:rsid w:val="00B16E20"/>
    <w:rsid w:val="00B16F43"/>
    <w:rsid w:val="00B177A5"/>
    <w:rsid w:val="00B17E2C"/>
    <w:rsid w:val="00B2015F"/>
    <w:rsid w:val="00B2147C"/>
    <w:rsid w:val="00B21EA4"/>
    <w:rsid w:val="00B2206D"/>
    <w:rsid w:val="00B22BC8"/>
    <w:rsid w:val="00B22FB6"/>
    <w:rsid w:val="00B23415"/>
    <w:rsid w:val="00B2390D"/>
    <w:rsid w:val="00B25338"/>
    <w:rsid w:val="00B26314"/>
    <w:rsid w:val="00B2642F"/>
    <w:rsid w:val="00B26EC2"/>
    <w:rsid w:val="00B27C48"/>
    <w:rsid w:val="00B3022C"/>
    <w:rsid w:val="00B3060F"/>
    <w:rsid w:val="00B30FFA"/>
    <w:rsid w:val="00B318FD"/>
    <w:rsid w:val="00B31F36"/>
    <w:rsid w:val="00B3331F"/>
    <w:rsid w:val="00B33D3D"/>
    <w:rsid w:val="00B3432D"/>
    <w:rsid w:val="00B34C97"/>
    <w:rsid w:val="00B34DD0"/>
    <w:rsid w:val="00B3662A"/>
    <w:rsid w:val="00B373DA"/>
    <w:rsid w:val="00B41670"/>
    <w:rsid w:val="00B418F4"/>
    <w:rsid w:val="00B42C2D"/>
    <w:rsid w:val="00B42C78"/>
    <w:rsid w:val="00B42F14"/>
    <w:rsid w:val="00B43F55"/>
    <w:rsid w:val="00B458E2"/>
    <w:rsid w:val="00B46483"/>
    <w:rsid w:val="00B472D0"/>
    <w:rsid w:val="00B5087C"/>
    <w:rsid w:val="00B5095E"/>
    <w:rsid w:val="00B50FB3"/>
    <w:rsid w:val="00B51426"/>
    <w:rsid w:val="00B52110"/>
    <w:rsid w:val="00B53C8C"/>
    <w:rsid w:val="00B555EF"/>
    <w:rsid w:val="00B5562E"/>
    <w:rsid w:val="00B55886"/>
    <w:rsid w:val="00B5609F"/>
    <w:rsid w:val="00B56B7D"/>
    <w:rsid w:val="00B57F4A"/>
    <w:rsid w:val="00B57FE8"/>
    <w:rsid w:val="00B60029"/>
    <w:rsid w:val="00B61E0C"/>
    <w:rsid w:val="00B61F17"/>
    <w:rsid w:val="00B624A6"/>
    <w:rsid w:val="00B6282A"/>
    <w:rsid w:val="00B63958"/>
    <w:rsid w:val="00B63E50"/>
    <w:rsid w:val="00B65C1F"/>
    <w:rsid w:val="00B667EB"/>
    <w:rsid w:val="00B66C39"/>
    <w:rsid w:val="00B6751B"/>
    <w:rsid w:val="00B67804"/>
    <w:rsid w:val="00B67F23"/>
    <w:rsid w:val="00B7085B"/>
    <w:rsid w:val="00B71B9F"/>
    <w:rsid w:val="00B72485"/>
    <w:rsid w:val="00B72731"/>
    <w:rsid w:val="00B72953"/>
    <w:rsid w:val="00B73809"/>
    <w:rsid w:val="00B742BF"/>
    <w:rsid w:val="00B74621"/>
    <w:rsid w:val="00B7572D"/>
    <w:rsid w:val="00B759F4"/>
    <w:rsid w:val="00B75C63"/>
    <w:rsid w:val="00B7617F"/>
    <w:rsid w:val="00B770FB"/>
    <w:rsid w:val="00B7727C"/>
    <w:rsid w:val="00B7745C"/>
    <w:rsid w:val="00B8121A"/>
    <w:rsid w:val="00B812C4"/>
    <w:rsid w:val="00B81682"/>
    <w:rsid w:val="00B82402"/>
    <w:rsid w:val="00B82AD4"/>
    <w:rsid w:val="00B83A6D"/>
    <w:rsid w:val="00B84037"/>
    <w:rsid w:val="00B84340"/>
    <w:rsid w:val="00B84525"/>
    <w:rsid w:val="00B85D3C"/>
    <w:rsid w:val="00B85D62"/>
    <w:rsid w:val="00B86029"/>
    <w:rsid w:val="00B8694A"/>
    <w:rsid w:val="00B87154"/>
    <w:rsid w:val="00B87C47"/>
    <w:rsid w:val="00B905BB"/>
    <w:rsid w:val="00B90A52"/>
    <w:rsid w:val="00B92436"/>
    <w:rsid w:val="00B932FA"/>
    <w:rsid w:val="00B9371E"/>
    <w:rsid w:val="00B93E29"/>
    <w:rsid w:val="00B94186"/>
    <w:rsid w:val="00B94913"/>
    <w:rsid w:val="00B94F17"/>
    <w:rsid w:val="00B9572D"/>
    <w:rsid w:val="00B965CB"/>
    <w:rsid w:val="00B969CA"/>
    <w:rsid w:val="00BA08D1"/>
    <w:rsid w:val="00BA1516"/>
    <w:rsid w:val="00BA2782"/>
    <w:rsid w:val="00BA3CFA"/>
    <w:rsid w:val="00BA4233"/>
    <w:rsid w:val="00BA627D"/>
    <w:rsid w:val="00BB01DC"/>
    <w:rsid w:val="00BB034D"/>
    <w:rsid w:val="00BB0E30"/>
    <w:rsid w:val="00BB0E38"/>
    <w:rsid w:val="00BB134F"/>
    <w:rsid w:val="00BB217C"/>
    <w:rsid w:val="00BB2235"/>
    <w:rsid w:val="00BB3829"/>
    <w:rsid w:val="00BB3BF8"/>
    <w:rsid w:val="00BB625D"/>
    <w:rsid w:val="00BB6C60"/>
    <w:rsid w:val="00BB751C"/>
    <w:rsid w:val="00BC1D4F"/>
    <w:rsid w:val="00BC2351"/>
    <w:rsid w:val="00BC2589"/>
    <w:rsid w:val="00BC39FC"/>
    <w:rsid w:val="00BC3CF0"/>
    <w:rsid w:val="00BC3D99"/>
    <w:rsid w:val="00BC566E"/>
    <w:rsid w:val="00BC6EE8"/>
    <w:rsid w:val="00BC74AD"/>
    <w:rsid w:val="00BD0623"/>
    <w:rsid w:val="00BD0D61"/>
    <w:rsid w:val="00BD0EC3"/>
    <w:rsid w:val="00BD1DAB"/>
    <w:rsid w:val="00BD419F"/>
    <w:rsid w:val="00BD50F6"/>
    <w:rsid w:val="00BD57CC"/>
    <w:rsid w:val="00BD64DF"/>
    <w:rsid w:val="00BD6E58"/>
    <w:rsid w:val="00BD7A55"/>
    <w:rsid w:val="00BD7F4B"/>
    <w:rsid w:val="00BD7F6E"/>
    <w:rsid w:val="00BE0926"/>
    <w:rsid w:val="00BE0A9A"/>
    <w:rsid w:val="00BE0C31"/>
    <w:rsid w:val="00BE0F1D"/>
    <w:rsid w:val="00BE227B"/>
    <w:rsid w:val="00BE22F6"/>
    <w:rsid w:val="00BE28BC"/>
    <w:rsid w:val="00BE2D80"/>
    <w:rsid w:val="00BE386F"/>
    <w:rsid w:val="00BE4DE0"/>
    <w:rsid w:val="00BE569F"/>
    <w:rsid w:val="00BE5F49"/>
    <w:rsid w:val="00BE6465"/>
    <w:rsid w:val="00BE66D0"/>
    <w:rsid w:val="00BE798D"/>
    <w:rsid w:val="00BF1242"/>
    <w:rsid w:val="00BF3078"/>
    <w:rsid w:val="00BF3705"/>
    <w:rsid w:val="00BF515E"/>
    <w:rsid w:val="00BF5443"/>
    <w:rsid w:val="00BF6777"/>
    <w:rsid w:val="00BF69A7"/>
    <w:rsid w:val="00BF6C3F"/>
    <w:rsid w:val="00BF7D69"/>
    <w:rsid w:val="00C007EC"/>
    <w:rsid w:val="00C0085C"/>
    <w:rsid w:val="00C00E9A"/>
    <w:rsid w:val="00C01213"/>
    <w:rsid w:val="00C01A2E"/>
    <w:rsid w:val="00C0306A"/>
    <w:rsid w:val="00C0415B"/>
    <w:rsid w:val="00C048FF"/>
    <w:rsid w:val="00C058E8"/>
    <w:rsid w:val="00C0639B"/>
    <w:rsid w:val="00C07280"/>
    <w:rsid w:val="00C07957"/>
    <w:rsid w:val="00C10239"/>
    <w:rsid w:val="00C13DEF"/>
    <w:rsid w:val="00C14AD4"/>
    <w:rsid w:val="00C15411"/>
    <w:rsid w:val="00C159F5"/>
    <w:rsid w:val="00C15F02"/>
    <w:rsid w:val="00C15FA2"/>
    <w:rsid w:val="00C16C8B"/>
    <w:rsid w:val="00C1743E"/>
    <w:rsid w:val="00C1775D"/>
    <w:rsid w:val="00C20E65"/>
    <w:rsid w:val="00C21D41"/>
    <w:rsid w:val="00C21E34"/>
    <w:rsid w:val="00C21F88"/>
    <w:rsid w:val="00C22C28"/>
    <w:rsid w:val="00C22EDC"/>
    <w:rsid w:val="00C23187"/>
    <w:rsid w:val="00C2372A"/>
    <w:rsid w:val="00C23F8C"/>
    <w:rsid w:val="00C25193"/>
    <w:rsid w:val="00C257F9"/>
    <w:rsid w:val="00C25F53"/>
    <w:rsid w:val="00C302E5"/>
    <w:rsid w:val="00C30348"/>
    <w:rsid w:val="00C30549"/>
    <w:rsid w:val="00C30D09"/>
    <w:rsid w:val="00C31515"/>
    <w:rsid w:val="00C31684"/>
    <w:rsid w:val="00C318FE"/>
    <w:rsid w:val="00C32917"/>
    <w:rsid w:val="00C33791"/>
    <w:rsid w:val="00C33EBB"/>
    <w:rsid w:val="00C348C7"/>
    <w:rsid w:val="00C34A77"/>
    <w:rsid w:val="00C40409"/>
    <w:rsid w:val="00C45625"/>
    <w:rsid w:val="00C45B84"/>
    <w:rsid w:val="00C45FF3"/>
    <w:rsid w:val="00C4608D"/>
    <w:rsid w:val="00C46A1A"/>
    <w:rsid w:val="00C46E53"/>
    <w:rsid w:val="00C46E8C"/>
    <w:rsid w:val="00C505CD"/>
    <w:rsid w:val="00C50A12"/>
    <w:rsid w:val="00C50D3F"/>
    <w:rsid w:val="00C51BF9"/>
    <w:rsid w:val="00C51D20"/>
    <w:rsid w:val="00C52941"/>
    <w:rsid w:val="00C53C85"/>
    <w:rsid w:val="00C53EFF"/>
    <w:rsid w:val="00C55362"/>
    <w:rsid w:val="00C5563F"/>
    <w:rsid w:val="00C563A7"/>
    <w:rsid w:val="00C5681B"/>
    <w:rsid w:val="00C56BFD"/>
    <w:rsid w:val="00C56EB1"/>
    <w:rsid w:val="00C6044C"/>
    <w:rsid w:val="00C6085E"/>
    <w:rsid w:val="00C60D7B"/>
    <w:rsid w:val="00C6129A"/>
    <w:rsid w:val="00C61332"/>
    <w:rsid w:val="00C618CE"/>
    <w:rsid w:val="00C61C25"/>
    <w:rsid w:val="00C621C1"/>
    <w:rsid w:val="00C629D3"/>
    <w:rsid w:val="00C62ED4"/>
    <w:rsid w:val="00C63902"/>
    <w:rsid w:val="00C63E97"/>
    <w:rsid w:val="00C648AA"/>
    <w:rsid w:val="00C65308"/>
    <w:rsid w:val="00C66207"/>
    <w:rsid w:val="00C6773B"/>
    <w:rsid w:val="00C67D5E"/>
    <w:rsid w:val="00C7293D"/>
    <w:rsid w:val="00C72FFA"/>
    <w:rsid w:val="00C73825"/>
    <w:rsid w:val="00C7473F"/>
    <w:rsid w:val="00C74BFD"/>
    <w:rsid w:val="00C754A8"/>
    <w:rsid w:val="00C75BA6"/>
    <w:rsid w:val="00C75D56"/>
    <w:rsid w:val="00C7764A"/>
    <w:rsid w:val="00C77B59"/>
    <w:rsid w:val="00C80B31"/>
    <w:rsid w:val="00C80C22"/>
    <w:rsid w:val="00C811F0"/>
    <w:rsid w:val="00C8181F"/>
    <w:rsid w:val="00C822DD"/>
    <w:rsid w:val="00C84331"/>
    <w:rsid w:val="00C85074"/>
    <w:rsid w:val="00C852A6"/>
    <w:rsid w:val="00C857CF"/>
    <w:rsid w:val="00C85BE7"/>
    <w:rsid w:val="00C8646F"/>
    <w:rsid w:val="00C86A0F"/>
    <w:rsid w:val="00C8762F"/>
    <w:rsid w:val="00C87872"/>
    <w:rsid w:val="00C87F44"/>
    <w:rsid w:val="00C90208"/>
    <w:rsid w:val="00C90C27"/>
    <w:rsid w:val="00C91E85"/>
    <w:rsid w:val="00C91EBE"/>
    <w:rsid w:val="00C9271E"/>
    <w:rsid w:val="00C92BDB"/>
    <w:rsid w:val="00C93713"/>
    <w:rsid w:val="00C93E5F"/>
    <w:rsid w:val="00C93EEC"/>
    <w:rsid w:val="00C955CD"/>
    <w:rsid w:val="00C95DF1"/>
    <w:rsid w:val="00C96D81"/>
    <w:rsid w:val="00C97245"/>
    <w:rsid w:val="00C977C1"/>
    <w:rsid w:val="00C977D4"/>
    <w:rsid w:val="00CA0196"/>
    <w:rsid w:val="00CA3692"/>
    <w:rsid w:val="00CA4277"/>
    <w:rsid w:val="00CA448E"/>
    <w:rsid w:val="00CA46EF"/>
    <w:rsid w:val="00CA4AB1"/>
    <w:rsid w:val="00CA5078"/>
    <w:rsid w:val="00CA5716"/>
    <w:rsid w:val="00CA5BAF"/>
    <w:rsid w:val="00CA7010"/>
    <w:rsid w:val="00CB0454"/>
    <w:rsid w:val="00CB0562"/>
    <w:rsid w:val="00CB061E"/>
    <w:rsid w:val="00CB10BA"/>
    <w:rsid w:val="00CB1F82"/>
    <w:rsid w:val="00CB326E"/>
    <w:rsid w:val="00CB40CD"/>
    <w:rsid w:val="00CB480C"/>
    <w:rsid w:val="00CB5E89"/>
    <w:rsid w:val="00CB5F53"/>
    <w:rsid w:val="00CB64C1"/>
    <w:rsid w:val="00CB703A"/>
    <w:rsid w:val="00CB74AB"/>
    <w:rsid w:val="00CB76CB"/>
    <w:rsid w:val="00CB7FF9"/>
    <w:rsid w:val="00CC0126"/>
    <w:rsid w:val="00CC0805"/>
    <w:rsid w:val="00CC111C"/>
    <w:rsid w:val="00CC18C9"/>
    <w:rsid w:val="00CC22DD"/>
    <w:rsid w:val="00CC3757"/>
    <w:rsid w:val="00CC38C4"/>
    <w:rsid w:val="00CC3DEA"/>
    <w:rsid w:val="00CC4CE8"/>
    <w:rsid w:val="00CC5544"/>
    <w:rsid w:val="00CC5A96"/>
    <w:rsid w:val="00CC5E25"/>
    <w:rsid w:val="00CC682F"/>
    <w:rsid w:val="00CC6A58"/>
    <w:rsid w:val="00CC6FF3"/>
    <w:rsid w:val="00CC7148"/>
    <w:rsid w:val="00CC7A19"/>
    <w:rsid w:val="00CC7FB2"/>
    <w:rsid w:val="00CD0119"/>
    <w:rsid w:val="00CD0511"/>
    <w:rsid w:val="00CD085F"/>
    <w:rsid w:val="00CD095F"/>
    <w:rsid w:val="00CD22CD"/>
    <w:rsid w:val="00CD2CE2"/>
    <w:rsid w:val="00CD3FDE"/>
    <w:rsid w:val="00CD42FF"/>
    <w:rsid w:val="00CD447A"/>
    <w:rsid w:val="00CE0210"/>
    <w:rsid w:val="00CE0B3B"/>
    <w:rsid w:val="00CE0D67"/>
    <w:rsid w:val="00CE121D"/>
    <w:rsid w:val="00CE1380"/>
    <w:rsid w:val="00CE146B"/>
    <w:rsid w:val="00CE1530"/>
    <w:rsid w:val="00CE278A"/>
    <w:rsid w:val="00CE28A2"/>
    <w:rsid w:val="00CE28C8"/>
    <w:rsid w:val="00CE5298"/>
    <w:rsid w:val="00CE59F3"/>
    <w:rsid w:val="00CE5F78"/>
    <w:rsid w:val="00CE6613"/>
    <w:rsid w:val="00CE668D"/>
    <w:rsid w:val="00CE7269"/>
    <w:rsid w:val="00CE777B"/>
    <w:rsid w:val="00CE7B5E"/>
    <w:rsid w:val="00CF0811"/>
    <w:rsid w:val="00CF14FD"/>
    <w:rsid w:val="00CF16E6"/>
    <w:rsid w:val="00CF2727"/>
    <w:rsid w:val="00CF2C58"/>
    <w:rsid w:val="00CF3046"/>
    <w:rsid w:val="00CF3067"/>
    <w:rsid w:val="00CF3C3C"/>
    <w:rsid w:val="00CF49E3"/>
    <w:rsid w:val="00CF503A"/>
    <w:rsid w:val="00CF7C51"/>
    <w:rsid w:val="00D00133"/>
    <w:rsid w:val="00D0014E"/>
    <w:rsid w:val="00D00597"/>
    <w:rsid w:val="00D01A5C"/>
    <w:rsid w:val="00D02BAF"/>
    <w:rsid w:val="00D03171"/>
    <w:rsid w:val="00D03740"/>
    <w:rsid w:val="00D04780"/>
    <w:rsid w:val="00D0528D"/>
    <w:rsid w:val="00D05B3C"/>
    <w:rsid w:val="00D05E85"/>
    <w:rsid w:val="00D06414"/>
    <w:rsid w:val="00D06A55"/>
    <w:rsid w:val="00D06B95"/>
    <w:rsid w:val="00D06CA9"/>
    <w:rsid w:val="00D0706E"/>
    <w:rsid w:val="00D076D9"/>
    <w:rsid w:val="00D07F31"/>
    <w:rsid w:val="00D10029"/>
    <w:rsid w:val="00D10090"/>
    <w:rsid w:val="00D10225"/>
    <w:rsid w:val="00D104C4"/>
    <w:rsid w:val="00D10743"/>
    <w:rsid w:val="00D1153A"/>
    <w:rsid w:val="00D117A6"/>
    <w:rsid w:val="00D1325E"/>
    <w:rsid w:val="00D140B9"/>
    <w:rsid w:val="00D14C1A"/>
    <w:rsid w:val="00D154E7"/>
    <w:rsid w:val="00D1568F"/>
    <w:rsid w:val="00D171B2"/>
    <w:rsid w:val="00D17E76"/>
    <w:rsid w:val="00D17F29"/>
    <w:rsid w:val="00D20905"/>
    <w:rsid w:val="00D209B9"/>
    <w:rsid w:val="00D20B77"/>
    <w:rsid w:val="00D214A1"/>
    <w:rsid w:val="00D21749"/>
    <w:rsid w:val="00D219FC"/>
    <w:rsid w:val="00D22530"/>
    <w:rsid w:val="00D226E8"/>
    <w:rsid w:val="00D233F7"/>
    <w:rsid w:val="00D23987"/>
    <w:rsid w:val="00D24AA0"/>
    <w:rsid w:val="00D2507E"/>
    <w:rsid w:val="00D25B2B"/>
    <w:rsid w:val="00D26387"/>
    <w:rsid w:val="00D26E38"/>
    <w:rsid w:val="00D26ECD"/>
    <w:rsid w:val="00D27AE2"/>
    <w:rsid w:val="00D3087F"/>
    <w:rsid w:val="00D308F7"/>
    <w:rsid w:val="00D30F9F"/>
    <w:rsid w:val="00D31446"/>
    <w:rsid w:val="00D31ABF"/>
    <w:rsid w:val="00D33EA7"/>
    <w:rsid w:val="00D3457C"/>
    <w:rsid w:val="00D3549F"/>
    <w:rsid w:val="00D355C2"/>
    <w:rsid w:val="00D3639D"/>
    <w:rsid w:val="00D36FAC"/>
    <w:rsid w:val="00D37FB7"/>
    <w:rsid w:val="00D405BB"/>
    <w:rsid w:val="00D41E39"/>
    <w:rsid w:val="00D4299F"/>
    <w:rsid w:val="00D42A9A"/>
    <w:rsid w:val="00D42CD1"/>
    <w:rsid w:val="00D46121"/>
    <w:rsid w:val="00D46B1C"/>
    <w:rsid w:val="00D474E0"/>
    <w:rsid w:val="00D47A1B"/>
    <w:rsid w:val="00D47A61"/>
    <w:rsid w:val="00D47DBA"/>
    <w:rsid w:val="00D502F0"/>
    <w:rsid w:val="00D51361"/>
    <w:rsid w:val="00D5216F"/>
    <w:rsid w:val="00D5298D"/>
    <w:rsid w:val="00D53177"/>
    <w:rsid w:val="00D5370E"/>
    <w:rsid w:val="00D53A73"/>
    <w:rsid w:val="00D53B20"/>
    <w:rsid w:val="00D545EC"/>
    <w:rsid w:val="00D564CA"/>
    <w:rsid w:val="00D57632"/>
    <w:rsid w:val="00D57DE9"/>
    <w:rsid w:val="00D6071B"/>
    <w:rsid w:val="00D61095"/>
    <w:rsid w:val="00D61B70"/>
    <w:rsid w:val="00D623C7"/>
    <w:rsid w:val="00D62D55"/>
    <w:rsid w:val="00D62EBE"/>
    <w:rsid w:val="00D651A7"/>
    <w:rsid w:val="00D65CB7"/>
    <w:rsid w:val="00D66279"/>
    <w:rsid w:val="00D66306"/>
    <w:rsid w:val="00D67C3B"/>
    <w:rsid w:val="00D67FB4"/>
    <w:rsid w:val="00D70AFF"/>
    <w:rsid w:val="00D70DC6"/>
    <w:rsid w:val="00D7166C"/>
    <w:rsid w:val="00D7172F"/>
    <w:rsid w:val="00D73567"/>
    <w:rsid w:val="00D73C92"/>
    <w:rsid w:val="00D73E62"/>
    <w:rsid w:val="00D74CB0"/>
    <w:rsid w:val="00D76944"/>
    <w:rsid w:val="00D772CE"/>
    <w:rsid w:val="00D77891"/>
    <w:rsid w:val="00D77E77"/>
    <w:rsid w:val="00D77FA5"/>
    <w:rsid w:val="00D8031E"/>
    <w:rsid w:val="00D803E3"/>
    <w:rsid w:val="00D80C39"/>
    <w:rsid w:val="00D80D63"/>
    <w:rsid w:val="00D81419"/>
    <w:rsid w:val="00D81B8D"/>
    <w:rsid w:val="00D820C7"/>
    <w:rsid w:val="00D82F75"/>
    <w:rsid w:val="00D83489"/>
    <w:rsid w:val="00D837D3"/>
    <w:rsid w:val="00D838BF"/>
    <w:rsid w:val="00D83F64"/>
    <w:rsid w:val="00D84CBF"/>
    <w:rsid w:val="00D84D7C"/>
    <w:rsid w:val="00D85046"/>
    <w:rsid w:val="00D852F1"/>
    <w:rsid w:val="00D85486"/>
    <w:rsid w:val="00D85668"/>
    <w:rsid w:val="00D85914"/>
    <w:rsid w:val="00D85959"/>
    <w:rsid w:val="00D86480"/>
    <w:rsid w:val="00D8652C"/>
    <w:rsid w:val="00D874C2"/>
    <w:rsid w:val="00D874D0"/>
    <w:rsid w:val="00D875E3"/>
    <w:rsid w:val="00D90309"/>
    <w:rsid w:val="00D90B24"/>
    <w:rsid w:val="00D90D10"/>
    <w:rsid w:val="00D928A2"/>
    <w:rsid w:val="00D94728"/>
    <w:rsid w:val="00D94AA6"/>
    <w:rsid w:val="00D94EB7"/>
    <w:rsid w:val="00D954CE"/>
    <w:rsid w:val="00D959F3"/>
    <w:rsid w:val="00D96450"/>
    <w:rsid w:val="00D97408"/>
    <w:rsid w:val="00D9763D"/>
    <w:rsid w:val="00D97B65"/>
    <w:rsid w:val="00DA1352"/>
    <w:rsid w:val="00DA26AD"/>
    <w:rsid w:val="00DA2A92"/>
    <w:rsid w:val="00DA2DFB"/>
    <w:rsid w:val="00DA2F57"/>
    <w:rsid w:val="00DA5279"/>
    <w:rsid w:val="00DA6720"/>
    <w:rsid w:val="00DA73E6"/>
    <w:rsid w:val="00DB07DA"/>
    <w:rsid w:val="00DB0F50"/>
    <w:rsid w:val="00DB16B2"/>
    <w:rsid w:val="00DB1D1D"/>
    <w:rsid w:val="00DB253F"/>
    <w:rsid w:val="00DB25C3"/>
    <w:rsid w:val="00DB270C"/>
    <w:rsid w:val="00DB2C3E"/>
    <w:rsid w:val="00DB3B6E"/>
    <w:rsid w:val="00DB42F9"/>
    <w:rsid w:val="00DB4692"/>
    <w:rsid w:val="00DB50D6"/>
    <w:rsid w:val="00DB57E9"/>
    <w:rsid w:val="00DB5C4A"/>
    <w:rsid w:val="00DB6FA5"/>
    <w:rsid w:val="00DB79D4"/>
    <w:rsid w:val="00DB7F8E"/>
    <w:rsid w:val="00DC034E"/>
    <w:rsid w:val="00DC06CC"/>
    <w:rsid w:val="00DC1844"/>
    <w:rsid w:val="00DC1F1C"/>
    <w:rsid w:val="00DC2BB7"/>
    <w:rsid w:val="00DC2C06"/>
    <w:rsid w:val="00DC2C55"/>
    <w:rsid w:val="00DC34F9"/>
    <w:rsid w:val="00DC3D23"/>
    <w:rsid w:val="00DC4D1A"/>
    <w:rsid w:val="00DC4DA7"/>
    <w:rsid w:val="00DC544D"/>
    <w:rsid w:val="00DC5884"/>
    <w:rsid w:val="00DC6472"/>
    <w:rsid w:val="00DC68B9"/>
    <w:rsid w:val="00DC6A3B"/>
    <w:rsid w:val="00DC7040"/>
    <w:rsid w:val="00DD0E2A"/>
    <w:rsid w:val="00DD106F"/>
    <w:rsid w:val="00DD1C23"/>
    <w:rsid w:val="00DD2195"/>
    <w:rsid w:val="00DD2492"/>
    <w:rsid w:val="00DD2A8F"/>
    <w:rsid w:val="00DD32FD"/>
    <w:rsid w:val="00DD3976"/>
    <w:rsid w:val="00DD5D48"/>
    <w:rsid w:val="00DD6551"/>
    <w:rsid w:val="00DD7622"/>
    <w:rsid w:val="00DD7D10"/>
    <w:rsid w:val="00DE03F8"/>
    <w:rsid w:val="00DE0CD2"/>
    <w:rsid w:val="00DE0E4F"/>
    <w:rsid w:val="00DE0ED7"/>
    <w:rsid w:val="00DE15F9"/>
    <w:rsid w:val="00DE24BC"/>
    <w:rsid w:val="00DE2667"/>
    <w:rsid w:val="00DE3168"/>
    <w:rsid w:val="00DE477F"/>
    <w:rsid w:val="00DE6929"/>
    <w:rsid w:val="00DE6AC9"/>
    <w:rsid w:val="00DE7BCB"/>
    <w:rsid w:val="00DF00ED"/>
    <w:rsid w:val="00DF232B"/>
    <w:rsid w:val="00DF2A1A"/>
    <w:rsid w:val="00DF2D82"/>
    <w:rsid w:val="00DF3301"/>
    <w:rsid w:val="00DF38A2"/>
    <w:rsid w:val="00DF3D12"/>
    <w:rsid w:val="00DF4D49"/>
    <w:rsid w:val="00DF4FB4"/>
    <w:rsid w:val="00DF5730"/>
    <w:rsid w:val="00DF5BB3"/>
    <w:rsid w:val="00DF6DB5"/>
    <w:rsid w:val="00DF6DFD"/>
    <w:rsid w:val="00DF7D08"/>
    <w:rsid w:val="00E00F01"/>
    <w:rsid w:val="00E018F9"/>
    <w:rsid w:val="00E01985"/>
    <w:rsid w:val="00E02492"/>
    <w:rsid w:val="00E04A76"/>
    <w:rsid w:val="00E04AF0"/>
    <w:rsid w:val="00E059A6"/>
    <w:rsid w:val="00E05D52"/>
    <w:rsid w:val="00E05F06"/>
    <w:rsid w:val="00E06314"/>
    <w:rsid w:val="00E07263"/>
    <w:rsid w:val="00E07AD1"/>
    <w:rsid w:val="00E10690"/>
    <w:rsid w:val="00E1081B"/>
    <w:rsid w:val="00E109E1"/>
    <w:rsid w:val="00E10E10"/>
    <w:rsid w:val="00E10EEF"/>
    <w:rsid w:val="00E129CD"/>
    <w:rsid w:val="00E12B1E"/>
    <w:rsid w:val="00E12D97"/>
    <w:rsid w:val="00E1413F"/>
    <w:rsid w:val="00E1445D"/>
    <w:rsid w:val="00E1476E"/>
    <w:rsid w:val="00E1553F"/>
    <w:rsid w:val="00E15CC7"/>
    <w:rsid w:val="00E16665"/>
    <w:rsid w:val="00E16807"/>
    <w:rsid w:val="00E16CB5"/>
    <w:rsid w:val="00E171BA"/>
    <w:rsid w:val="00E17A34"/>
    <w:rsid w:val="00E17AC3"/>
    <w:rsid w:val="00E20A4C"/>
    <w:rsid w:val="00E20A81"/>
    <w:rsid w:val="00E20B18"/>
    <w:rsid w:val="00E2112E"/>
    <w:rsid w:val="00E212A1"/>
    <w:rsid w:val="00E22D8D"/>
    <w:rsid w:val="00E231EB"/>
    <w:rsid w:val="00E23524"/>
    <w:rsid w:val="00E24454"/>
    <w:rsid w:val="00E24B93"/>
    <w:rsid w:val="00E25775"/>
    <w:rsid w:val="00E25C09"/>
    <w:rsid w:val="00E25F03"/>
    <w:rsid w:val="00E265C1"/>
    <w:rsid w:val="00E26BE6"/>
    <w:rsid w:val="00E273DF"/>
    <w:rsid w:val="00E27BD6"/>
    <w:rsid w:val="00E30B13"/>
    <w:rsid w:val="00E30E1D"/>
    <w:rsid w:val="00E32DB7"/>
    <w:rsid w:val="00E331F2"/>
    <w:rsid w:val="00E33C16"/>
    <w:rsid w:val="00E341BC"/>
    <w:rsid w:val="00E34F0B"/>
    <w:rsid w:val="00E36243"/>
    <w:rsid w:val="00E363E9"/>
    <w:rsid w:val="00E36C88"/>
    <w:rsid w:val="00E36E6E"/>
    <w:rsid w:val="00E37404"/>
    <w:rsid w:val="00E37816"/>
    <w:rsid w:val="00E40448"/>
    <w:rsid w:val="00E40BBD"/>
    <w:rsid w:val="00E41AFE"/>
    <w:rsid w:val="00E41B4B"/>
    <w:rsid w:val="00E42311"/>
    <w:rsid w:val="00E43103"/>
    <w:rsid w:val="00E436C5"/>
    <w:rsid w:val="00E44104"/>
    <w:rsid w:val="00E44A8C"/>
    <w:rsid w:val="00E44BC0"/>
    <w:rsid w:val="00E4665F"/>
    <w:rsid w:val="00E46874"/>
    <w:rsid w:val="00E47746"/>
    <w:rsid w:val="00E5064F"/>
    <w:rsid w:val="00E5077E"/>
    <w:rsid w:val="00E51751"/>
    <w:rsid w:val="00E51847"/>
    <w:rsid w:val="00E51E20"/>
    <w:rsid w:val="00E5201E"/>
    <w:rsid w:val="00E53A7B"/>
    <w:rsid w:val="00E54478"/>
    <w:rsid w:val="00E548E0"/>
    <w:rsid w:val="00E54BA0"/>
    <w:rsid w:val="00E54F78"/>
    <w:rsid w:val="00E55803"/>
    <w:rsid w:val="00E560CC"/>
    <w:rsid w:val="00E566F3"/>
    <w:rsid w:val="00E57F15"/>
    <w:rsid w:val="00E626F4"/>
    <w:rsid w:val="00E62CF6"/>
    <w:rsid w:val="00E64532"/>
    <w:rsid w:val="00E65154"/>
    <w:rsid w:val="00E6564D"/>
    <w:rsid w:val="00E658F5"/>
    <w:rsid w:val="00E66B96"/>
    <w:rsid w:val="00E66C96"/>
    <w:rsid w:val="00E66FCF"/>
    <w:rsid w:val="00E67557"/>
    <w:rsid w:val="00E67F9D"/>
    <w:rsid w:val="00E7030C"/>
    <w:rsid w:val="00E7224D"/>
    <w:rsid w:val="00E72D8A"/>
    <w:rsid w:val="00E73F46"/>
    <w:rsid w:val="00E74704"/>
    <w:rsid w:val="00E74EB6"/>
    <w:rsid w:val="00E7505C"/>
    <w:rsid w:val="00E75F10"/>
    <w:rsid w:val="00E76873"/>
    <w:rsid w:val="00E76F85"/>
    <w:rsid w:val="00E77CF6"/>
    <w:rsid w:val="00E77D1D"/>
    <w:rsid w:val="00E77F32"/>
    <w:rsid w:val="00E80FE5"/>
    <w:rsid w:val="00E81437"/>
    <w:rsid w:val="00E81455"/>
    <w:rsid w:val="00E818D2"/>
    <w:rsid w:val="00E81C7A"/>
    <w:rsid w:val="00E81CE6"/>
    <w:rsid w:val="00E82475"/>
    <w:rsid w:val="00E83164"/>
    <w:rsid w:val="00E8326F"/>
    <w:rsid w:val="00E84229"/>
    <w:rsid w:val="00E9008F"/>
    <w:rsid w:val="00E931B8"/>
    <w:rsid w:val="00E93FF3"/>
    <w:rsid w:val="00E94716"/>
    <w:rsid w:val="00E94C6B"/>
    <w:rsid w:val="00E95FF0"/>
    <w:rsid w:val="00E96586"/>
    <w:rsid w:val="00E96C46"/>
    <w:rsid w:val="00E974ED"/>
    <w:rsid w:val="00EA0448"/>
    <w:rsid w:val="00EA054B"/>
    <w:rsid w:val="00EA0D48"/>
    <w:rsid w:val="00EA254D"/>
    <w:rsid w:val="00EA2708"/>
    <w:rsid w:val="00EA3615"/>
    <w:rsid w:val="00EA3879"/>
    <w:rsid w:val="00EA72F4"/>
    <w:rsid w:val="00EB04C3"/>
    <w:rsid w:val="00EB0DE9"/>
    <w:rsid w:val="00EB118E"/>
    <w:rsid w:val="00EB1451"/>
    <w:rsid w:val="00EB19BB"/>
    <w:rsid w:val="00EB1CC4"/>
    <w:rsid w:val="00EB3E5A"/>
    <w:rsid w:val="00EB3F73"/>
    <w:rsid w:val="00EB59BA"/>
    <w:rsid w:val="00EB6C8C"/>
    <w:rsid w:val="00EC035B"/>
    <w:rsid w:val="00EC0A16"/>
    <w:rsid w:val="00EC1D82"/>
    <w:rsid w:val="00EC2035"/>
    <w:rsid w:val="00EC2561"/>
    <w:rsid w:val="00EC28DB"/>
    <w:rsid w:val="00EC2E8A"/>
    <w:rsid w:val="00EC377F"/>
    <w:rsid w:val="00EC380C"/>
    <w:rsid w:val="00EC389F"/>
    <w:rsid w:val="00EC3AF5"/>
    <w:rsid w:val="00EC3FC7"/>
    <w:rsid w:val="00EC4B85"/>
    <w:rsid w:val="00EC535C"/>
    <w:rsid w:val="00EC677A"/>
    <w:rsid w:val="00EC6916"/>
    <w:rsid w:val="00EC6EFB"/>
    <w:rsid w:val="00EC6FCF"/>
    <w:rsid w:val="00ED01A3"/>
    <w:rsid w:val="00ED08A7"/>
    <w:rsid w:val="00ED115E"/>
    <w:rsid w:val="00ED11BA"/>
    <w:rsid w:val="00ED14C8"/>
    <w:rsid w:val="00ED1F69"/>
    <w:rsid w:val="00ED2449"/>
    <w:rsid w:val="00ED24CF"/>
    <w:rsid w:val="00ED2DEA"/>
    <w:rsid w:val="00ED3672"/>
    <w:rsid w:val="00ED377C"/>
    <w:rsid w:val="00ED531A"/>
    <w:rsid w:val="00ED5FCB"/>
    <w:rsid w:val="00ED62D0"/>
    <w:rsid w:val="00ED6C70"/>
    <w:rsid w:val="00ED7030"/>
    <w:rsid w:val="00ED752A"/>
    <w:rsid w:val="00EE0621"/>
    <w:rsid w:val="00EE104B"/>
    <w:rsid w:val="00EE3D1E"/>
    <w:rsid w:val="00EE3F07"/>
    <w:rsid w:val="00EE40D5"/>
    <w:rsid w:val="00EE4330"/>
    <w:rsid w:val="00EE4E89"/>
    <w:rsid w:val="00EE4F09"/>
    <w:rsid w:val="00EE6AB1"/>
    <w:rsid w:val="00EE6E65"/>
    <w:rsid w:val="00EE7C0D"/>
    <w:rsid w:val="00EE7CB2"/>
    <w:rsid w:val="00EE7E32"/>
    <w:rsid w:val="00EE7F68"/>
    <w:rsid w:val="00EF02CA"/>
    <w:rsid w:val="00EF02ED"/>
    <w:rsid w:val="00EF0BC9"/>
    <w:rsid w:val="00EF1C0E"/>
    <w:rsid w:val="00EF1FAE"/>
    <w:rsid w:val="00EF29AF"/>
    <w:rsid w:val="00EF2EF3"/>
    <w:rsid w:val="00EF33E9"/>
    <w:rsid w:val="00EF342E"/>
    <w:rsid w:val="00EF4E42"/>
    <w:rsid w:val="00EF4EC9"/>
    <w:rsid w:val="00EF5509"/>
    <w:rsid w:val="00EF5C4B"/>
    <w:rsid w:val="00EF6ABF"/>
    <w:rsid w:val="00EF6AC8"/>
    <w:rsid w:val="00EF7596"/>
    <w:rsid w:val="00F00172"/>
    <w:rsid w:val="00F0148E"/>
    <w:rsid w:val="00F0212D"/>
    <w:rsid w:val="00F028E4"/>
    <w:rsid w:val="00F03298"/>
    <w:rsid w:val="00F03D09"/>
    <w:rsid w:val="00F03FD4"/>
    <w:rsid w:val="00F0423F"/>
    <w:rsid w:val="00F042B6"/>
    <w:rsid w:val="00F04AE5"/>
    <w:rsid w:val="00F04D8F"/>
    <w:rsid w:val="00F0519B"/>
    <w:rsid w:val="00F05481"/>
    <w:rsid w:val="00F05ED4"/>
    <w:rsid w:val="00F061EB"/>
    <w:rsid w:val="00F06580"/>
    <w:rsid w:val="00F069FC"/>
    <w:rsid w:val="00F07CA7"/>
    <w:rsid w:val="00F103D9"/>
    <w:rsid w:val="00F10536"/>
    <w:rsid w:val="00F10778"/>
    <w:rsid w:val="00F11AA9"/>
    <w:rsid w:val="00F12E9E"/>
    <w:rsid w:val="00F13973"/>
    <w:rsid w:val="00F13B11"/>
    <w:rsid w:val="00F13EF9"/>
    <w:rsid w:val="00F1484F"/>
    <w:rsid w:val="00F149C0"/>
    <w:rsid w:val="00F14CB7"/>
    <w:rsid w:val="00F15362"/>
    <w:rsid w:val="00F157E1"/>
    <w:rsid w:val="00F158A6"/>
    <w:rsid w:val="00F159E5"/>
    <w:rsid w:val="00F15D0D"/>
    <w:rsid w:val="00F1643D"/>
    <w:rsid w:val="00F1689D"/>
    <w:rsid w:val="00F168D5"/>
    <w:rsid w:val="00F16F56"/>
    <w:rsid w:val="00F177AF"/>
    <w:rsid w:val="00F17E5D"/>
    <w:rsid w:val="00F20098"/>
    <w:rsid w:val="00F201E0"/>
    <w:rsid w:val="00F20423"/>
    <w:rsid w:val="00F2087A"/>
    <w:rsid w:val="00F20C4C"/>
    <w:rsid w:val="00F20EE0"/>
    <w:rsid w:val="00F210F0"/>
    <w:rsid w:val="00F21CD6"/>
    <w:rsid w:val="00F25A37"/>
    <w:rsid w:val="00F25A5A"/>
    <w:rsid w:val="00F26B9F"/>
    <w:rsid w:val="00F26D07"/>
    <w:rsid w:val="00F27D25"/>
    <w:rsid w:val="00F30181"/>
    <w:rsid w:val="00F31027"/>
    <w:rsid w:val="00F32C17"/>
    <w:rsid w:val="00F33588"/>
    <w:rsid w:val="00F33E88"/>
    <w:rsid w:val="00F340E7"/>
    <w:rsid w:val="00F34EDB"/>
    <w:rsid w:val="00F354CC"/>
    <w:rsid w:val="00F359A8"/>
    <w:rsid w:val="00F36C6D"/>
    <w:rsid w:val="00F378D1"/>
    <w:rsid w:val="00F37B17"/>
    <w:rsid w:val="00F37DD5"/>
    <w:rsid w:val="00F40834"/>
    <w:rsid w:val="00F40B30"/>
    <w:rsid w:val="00F40B5F"/>
    <w:rsid w:val="00F411CB"/>
    <w:rsid w:val="00F41600"/>
    <w:rsid w:val="00F41657"/>
    <w:rsid w:val="00F41926"/>
    <w:rsid w:val="00F42BC2"/>
    <w:rsid w:val="00F42C07"/>
    <w:rsid w:val="00F4563D"/>
    <w:rsid w:val="00F456E0"/>
    <w:rsid w:val="00F45FAB"/>
    <w:rsid w:val="00F46142"/>
    <w:rsid w:val="00F4653B"/>
    <w:rsid w:val="00F46666"/>
    <w:rsid w:val="00F4691A"/>
    <w:rsid w:val="00F47F3E"/>
    <w:rsid w:val="00F47F6A"/>
    <w:rsid w:val="00F47F9A"/>
    <w:rsid w:val="00F51206"/>
    <w:rsid w:val="00F5151A"/>
    <w:rsid w:val="00F5226A"/>
    <w:rsid w:val="00F52753"/>
    <w:rsid w:val="00F52C86"/>
    <w:rsid w:val="00F53096"/>
    <w:rsid w:val="00F53D28"/>
    <w:rsid w:val="00F54EA4"/>
    <w:rsid w:val="00F569AF"/>
    <w:rsid w:val="00F603F4"/>
    <w:rsid w:val="00F60465"/>
    <w:rsid w:val="00F61046"/>
    <w:rsid w:val="00F6216C"/>
    <w:rsid w:val="00F621BF"/>
    <w:rsid w:val="00F62BAD"/>
    <w:rsid w:val="00F63673"/>
    <w:rsid w:val="00F63A95"/>
    <w:rsid w:val="00F6474D"/>
    <w:rsid w:val="00F6490C"/>
    <w:rsid w:val="00F65CA0"/>
    <w:rsid w:val="00F66E64"/>
    <w:rsid w:val="00F67EAA"/>
    <w:rsid w:val="00F70A7B"/>
    <w:rsid w:val="00F70BA2"/>
    <w:rsid w:val="00F720B4"/>
    <w:rsid w:val="00F72B51"/>
    <w:rsid w:val="00F72BA6"/>
    <w:rsid w:val="00F7309D"/>
    <w:rsid w:val="00F73217"/>
    <w:rsid w:val="00F75693"/>
    <w:rsid w:val="00F75994"/>
    <w:rsid w:val="00F75A85"/>
    <w:rsid w:val="00F75FC4"/>
    <w:rsid w:val="00F77259"/>
    <w:rsid w:val="00F805B5"/>
    <w:rsid w:val="00F80898"/>
    <w:rsid w:val="00F8093E"/>
    <w:rsid w:val="00F81954"/>
    <w:rsid w:val="00F820B0"/>
    <w:rsid w:val="00F8212F"/>
    <w:rsid w:val="00F837C9"/>
    <w:rsid w:val="00F83ADF"/>
    <w:rsid w:val="00F84229"/>
    <w:rsid w:val="00F8466F"/>
    <w:rsid w:val="00F848B6"/>
    <w:rsid w:val="00F84A66"/>
    <w:rsid w:val="00F84CA6"/>
    <w:rsid w:val="00F855BB"/>
    <w:rsid w:val="00F85E4D"/>
    <w:rsid w:val="00F86692"/>
    <w:rsid w:val="00F869E2"/>
    <w:rsid w:val="00F87B30"/>
    <w:rsid w:val="00F87B55"/>
    <w:rsid w:val="00F87CC7"/>
    <w:rsid w:val="00F9091B"/>
    <w:rsid w:val="00F90F97"/>
    <w:rsid w:val="00F9150A"/>
    <w:rsid w:val="00F916C3"/>
    <w:rsid w:val="00F91934"/>
    <w:rsid w:val="00F92883"/>
    <w:rsid w:val="00F92C1E"/>
    <w:rsid w:val="00F933A0"/>
    <w:rsid w:val="00F934E8"/>
    <w:rsid w:val="00F94677"/>
    <w:rsid w:val="00F94FE9"/>
    <w:rsid w:val="00F950E7"/>
    <w:rsid w:val="00F95FFE"/>
    <w:rsid w:val="00F9693E"/>
    <w:rsid w:val="00F9745A"/>
    <w:rsid w:val="00F97C83"/>
    <w:rsid w:val="00F97D21"/>
    <w:rsid w:val="00F97D46"/>
    <w:rsid w:val="00FA0323"/>
    <w:rsid w:val="00FA06C1"/>
    <w:rsid w:val="00FA0A47"/>
    <w:rsid w:val="00FA0A7A"/>
    <w:rsid w:val="00FA2A6B"/>
    <w:rsid w:val="00FA2D07"/>
    <w:rsid w:val="00FA329A"/>
    <w:rsid w:val="00FA3FB6"/>
    <w:rsid w:val="00FA43BA"/>
    <w:rsid w:val="00FA51CC"/>
    <w:rsid w:val="00FA7585"/>
    <w:rsid w:val="00FB03E4"/>
    <w:rsid w:val="00FB0992"/>
    <w:rsid w:val="00FB1AB7"/>
    <w:rsid w:val="00FB269B"/>
    <w:rsid w:val="00FB2931"/>
    <w:rsid w:val="00FB337D"/>
    <w:rsid w:val="00FB3444"/>
    <w:rsid w:val="00FB3683"/>
    <w:rsid w:val="00FB46A7"/>
    <w:rsid w:val="00FB4A03"/>
    <w:rsid w:val="00FB5711"/>
    <w:rsid w:val="00FB580E"/>
    <w:rsid w:val="00FB604E"/>
    <w:rsid w:val="00FB672D"/>
    <w:rsid w:val="00FB70AC"/>
    <w:rsid w:val="00FB70C8"/>
    <w:rsid w:val="00FB7D90"/>
    <w:rsid w:val="00FC0E04"/>
    <w:rsid w:val="00FC12B5"/>
    <w:rsid w:val="00FC1D91"/>
    <w:rsid w:val="00FC20D1"/>
    <w:rsid w:val="00FC2D7D"/>
    <w:rsid w:val="00FC37C4"/>
    <w:rsid w:val="00FC3927"/>
    <w:rsid w:val="00FC3D76"/>
    <w:rsid w:val="00FC3FAC"/>
    <w:rsid w:val="00FC442C"/>
    <w:rsid w:val="00FC4DAB"/>
    <w:rsid w:val="00FC6236"/>
    <w:rsid w:val="00FC76E3"/>
    <w:rsid w:val="00FD0512"/>
    <w:rsid w:val="00FD13AD"/>
    <w:rsid w:val="00FD1666"/>
    <w:rsid w:val="00FD2680"/>
    <w:rsid w:val="00FD28E1"/>
    <w:rsid w:val="00FD3437"/>
    <w:rsid w:val="00FD468D"/>
    <w:rsid w:val="00FD47DE"/>
    <w:rsid w:val="00FD4970"/>
    <w:rsid w:val="00FD4A1C"/>
    <w:rsid w:val="00FD5ECD"/>
    <w:rsid w:val="00FD76F5"/>
    <w:rsid w:val="00FD7878"/>
    <w:rsid w:val="00FD7B45"/>
    <w:rsid w:val="00FE1560"/>
    <w:rsid w:val="00FE2233"/>
    <w:rsid w:val="00FE2798"/>
    <w:rsid w:val="00FE4559"/>
    <w:rsid w:val="00FE4A77"/>
    <w:rsid w:val="00FE5FCC"/>
    <w:rsid w:val="00FE6127"/>
    <w:rsid w:val="00FE656F"/>
    <w:rsid w:val="00FE66B6"/>
    <w:rsid w:val="00FE6CC0"/>
    <w:rsid w:val="00FE79FE"/>
    <w:rsid w:val="00FE7E32"/>
    <w:rsid w:val="00FF4826"/>
    <w:rsid w:val="00FF5345"/>
    <w:rsid w:val="00FF5528"/>
    <w:rsid w:val="00FF55E0"/>
    <w:rsid w:val="00FF5744"/>
    <w:rsid w:val="00FF5C6B"/>
    <w:rsid w:val="00FF5EBF"/>
    <w:rsid w:val="00FF6178"/>
    <w:rsid w:val="00FF7A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/"/>
  <w:listSeparator w:val="؛"/>
  <w14:docId w14:val="3FB84F09"/>
  <w15:docId w15:val="{3156ADB4-A1F2-49D7-ADAA-C4F907328F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4541"/>
  </w:style>
  <w:style w:type="paragraph" w:styleId="Heading1">
    <w:name w:val="heading 1"/>
    <w:basedOn w:val="Normal"/>
    <w:next w:val="Normal"/>
    <w:link w:val="Heading1Char"/>
    <w:uiPriority w:val="9"/>
    <w:qFormat/>
    <w:rsid w:val="009C63E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D655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022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460B5A"/>
    <w:pPr>
      <w:keepNext/>
      <w:bidi/>
      <w:spacing w:after="0" w:line="240" w:lineRule="auto"/>
      <w:jc w:val="center"/>
      <w:outlineLvl w:val="3"/>
    </w:pPr>
    <w:rPr>
      <w:rFonts w:ascii="Times New Roman" w:eastAsia="Times New Roman" w:hAnsi="Times New Roman" w:cs="Lotus"/>
      <w:b/>
      <w:bCs/>
      <w:sz w:val="2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63E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Spacing">
    <w:name w:val="No Spacing"/>
    <w:link w:val="NoSpacingChar"/>
    <w:uiPriority w:val="1"/>
    <w:qFormat/>
    <w:rsid w:val="006C2CF5"/>
    <w:pPr>
      <w:bidi/>
      <w:spacing w:before="240" w:after="0" w:line="240" w:lineRule="auto"/>
    </w:pPr>
  </w:style>
  <w:style w:type="paragraph" w:styleId="FootnoteText">
    <w:name w:val="footnote text"/>
    <w:basedOn w:val="Normal"/>
    <w:link w:val="FootnoteTextChar"/>
    <w:uiPriority w:val="99"/>
    <w:unhideWhenUsed/>
    <w:rsid w:val="006C2CF5"/>
    <w:pPr>
      <w:bidi/>
      <w:spacing w:before="24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C2CF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6C2CF5"/>
    <w:rPr>
      <w:vertAlign w:val="superscript"/>
    </w:rPr>
  </w:style>
  <w:style w:type="character" w:customStyle="1" w:styleId="fontstyle01">
    <w:name w:val="fontstyle01"/>
    <w:basedOn w:val="DefaultParagraphFont"/>
    <w:rsid w:val="006C2CF5"/>
    <w:rPr>
      <w:rFonts w:ascii="Times New Roman" w:hAnsi="Times New Roman" w:cs="Times New Roman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NoSpacingChar">
    <w:name w:val="No Spacing Char"/>
    <w:link w:val="NoSpacing"/>
    <w:uiPriority w:val="1"/>
    <w:locked/>
    <w:rsid w:val="006C2CF5"/>
  </w:style>
  <w:style w:type="character" w:customStyle="1" w:styleId="fontstyle21">
    <w:name w:val="fontstyle21"/>
    <w:basedOn w:val="DefaultParagraphFont"/>
    <w:rsid w:val="006C2CF5"/>
    <w:rPr>
      <w:rFonts w:ascii="Times New Roman" w:hAnsi="Times New Roman" w:cs="Times New Roman" w:hint="default"/>
      <w:b w:val="0"/>
      <w:bCs w:val="0"/>
      <w:i w:val="0"/>
      <w:iCs w:val="0"/>
      <w:color w:val="000000"/>
      <w:sz w:val="26"/>
      <w:szCs w:val="26"/>
    </w:rPr>
  </w:style>
  <w:style w:type="table" w:styleId="TableGrid">
    <w:name w:val="Table Grid"/>
    <w:basedOn w:val="TableNormal"/>
    <w:uiPriority w:val="39"/>
    <w:rsid w:val="00795E48"/>
    <w:pPr>
      <w:bidi/>
      <w:spacing w:before="240"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DD6551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DD6551"/>
    <w:rPr>
      <w:rFonts w:eastAsiaTheme="minorEastAsia"/>
      <w:color w:val="5A5A5A" w:themeColor="text1" w:themeTint="A5"/>
      <w:spacing w:val="15"/>
    </w:rPr>
  </w:style>
  <w:style w:type="character" w:customStyle="1" w:styleId="Heading2Char">
    <w:name w:val="Heading 2 Char"/>
    <w:basedOn w:val="DefaultParagraphFont"/>
    <w:link w:val="Heading2"/>
    <w:uiPriority w:val="9"/>
    <w:rsid w:val="00DD655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4D554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D554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D554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D554E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9C488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B51426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B3331F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0369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69C8"/>
  </w:style>
  <w:style w:type="paragraph" w:styleId="Footer">
    <w:name w:val="footer"/>
    <w:basedOn w:val="Normal"/>
    <w:link w:val="FooterChar"/>
    <w:uiPriority w:val="99"/>
    <w:unhideWhenUsed/>
    <w:rsid w:val="000369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69C8"/>
  </w:style>
  <w:style w:type="paragraph" w:customStyle="1" w:styleId="MTDisplayEquation">
    <w:name w:val="MTDisplayEquation"/>
    <w:basedOn w:val="Normal"/>
    <w:next w:val="Normal"/>
    <w:link w:val="MTDisplayEquationChar"/>
    <w:rsid w:val="004771CF"/>
    <w:pPr>
      <w:tabs>
        <w:tab w:val="center" w:pos="4680"/>
        <w:tab w:val="right" w:pos="9360"/>
      </w:tabs>
      <w:bidi/>
      <w:spacing w:after="0" w:line="240" w:lineRule="auto"/>
      <w:jc w:val="both"/>
    </w:pPr>
    <w:rPr>
      <w:rFonts w:ascii="Times New Roman" w:hAnsi="Times New Roman" w:cs="B Lotus"/>
      <w:b/>
      <w:sz w:val="24"/>
      <w:szCs w:val="24"/>
      <w:lang w:bidi="fa-IR"/>
    </w:rPr>
  </w:style>
  <w:style w:type="character" w:customStyle="1" w:styleId="MTDisplayEquationChar">
    <w:name w:val="MTDisplayEquation Char"/>
    <w:basedOn w:val="DefaultParagraphFont"/>
    <w:link w:val="MTDisplayEquation"/>
    <w:rsid w:val="004771CF"/>
    <w:rPr>
      <w:rFonts w:ascii="Times New Roman" w:hAnsi="Times New Roman" w:cs="B Lotus"/>
      <w:b/>
      <w:sz w:val="24"/>
      <w:szCs w:val="24"/>
      <w:lang w:bidi="fa-IR"/>
    </w:rPr>
  </w:style>
  <w:style w:type="character" w:styleId="CommentReference">
    <w:name w:val="annotation reference"/>
    <w:basedOn w:val="DefaultParagraphFont"/>
    <w:uiPriority w:val="99"/>
    <w:semiHidden/>
    <w:unhideWhenUsed/>
    <w:rsid w:val="002C7F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7F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7F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F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FAB"/>
    <w:rPr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A2022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20222"/>
    <w:rPr>
      <w:color w:val="0000FF"/>
      <w:u w:val="single"/>
    </w:rPr>
  </w:style>
  <w:style w:type="table" w:styleId="PlainTable1">
    <w:name w:val="Plain Table 1"/>
    <w:basedOn w:val="TableNormal"/>
    <w:uiPriority w:val="41"/>
    <w:rsid w:val="005245B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FB604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4">
    <w:name w:val="Plain Table 4"/>
    <w:basedOn w:val="TableNormal"/>
    <w:uiPriority w:val="44"/>
    <w:rsid w:val="00CD085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rmalWeb">
    <w:name w:val="Normal (Web)"/>
    <w:basedOn w:val="Normal"/>
    <w:uiPriority w:val="99"/>
    <w:unhideWhenUsed/>
    <w:rsid w:val="00A6276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A55F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A55F3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A55F3"/>
  </w:style>
  <w:style w:type="paragraph" w:customStyle="1" w:styleId="a">
    <w:name w:val="فهرست اشکال"/>
    <w:basedOn w:val="Normal"/>
    <w:link w:val="Char"/>
    <w:qFormat/>
    <w:rsid w:val="00AD1124"/>
    <w:pPr>
      <w:jc w:val="center"/>
    </w:pPr>
    <w:rPr>
      <w:rFonts w:ascii="B Lotus" w:hAnsi="B Lotus"/>
      <w:sz w:val="24"/>
      <w:lang w:bidi="fa-IR"/>
    </w:rPr>
  </w:style>
  <w:style w:type="character" w:customStyle="1" w:styleId="Char">
    <w:name w:val="فهرست اشکال Char"/>
    <w:basedOn w:val="DefaultParagraphFont"/>
    <w:link w:val="a"/>
    <w:rsid w:val="00AD1124"/>
    <w:rPr>
      <w:rFonts w:ascii="B Lotus" w:hAnsi="B Lotus"/>
      <w:sz w:val="24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460B5A"/>
    <w:rPr>
      <w:rFonts w:ascii="Times New Roman" w:eastAsia="Times New Roman" w:hAnsi="Times New Roman" w:cs="Lotus"/>
      <w:b/>
      <w:bCs/>
      <w:sz w:val="20"/>
      <w:szCs w:val="28"/>
    </w:rPr>
  </w:style>
  <w:style w:type="numbering" w:customStyle="1" w:styleId="NoList1">
    <w:name w:val="No List1"/>
    <w:next w:val="NoList"/>
    <w:uiPriority w:val="99"/>
    <w:semiHidden/>
    <w:rsid w:val="00460B5A"/>
  </w:style>
  <w:style w:type="character" w:customStyle="1" w:styleId="EndnoteTextChar">
    <w:name w:val="Endnote Text Char"/>
    <w:link w:val="EndnoteText"/>
    <w:locked/>
    <w:rsid w:val="00460B5A"/>
    <w:rPr>
      <w:lang w:bidi="fa-IR"/>
    </w:rPr>
  </w:style>
  <w:style w:type="paragraph" w:styleId="EndnoteText">
    <w:name w:val="endnote text"/>
    <w:basedOn w:val="Normal"/>
    <w:link w:val="EndnoteTextChar"/>
    <w:uiPriority w:val="99"/>
    <w:rsid w:val="00460B5A"/>
    <w:pPr>
      <w:bidi/>
      <w:spacing w:after="0" w:line="240" w:lineRule="auto"/>
    </w:pPr>
    <w:rPr>
      <w:lang w:bidi="fa-IR"/>
    </w:rPr>
  </w:style>
  <w:style w:type="character" w:customStyle="1" w:styleId="EndnoteTextChar1">
    <w:name w:val="Endnote Text Char1"/>
    <w:basedOn w:val="DefaultParagraphFont"/>
    <w:uiPriority w:val="99"/>
    <w:semiHidden/>
    <w:rsid w:val="00460B5A"/>
    <w:rPr>
      <w:sz w:val="20"/>
      <w:szCs w:val="20"/>
    </w:rPr>
  </w:style>
  <w:style w:type="character" w:customStyle="1" w:styleId="BalloonTextChar">
    <w:name w:val="Balloon Text Char"/>
    <w:link w:val="BalloonText"/>
    <w:uiPriority w:val="99"/>
    <w:locked/>
    <w:rsid w:val="00460B5A"/>
    <w:rPr>
      <w:rFonts w:ascii="Tahoma" w:hAnsi="Tahoma" w:cs="Tahoma"/>
      <w:sz w:val="16"/>
      <w:szCs w:val="16"/>
      <w:lang w:bidi="fa-IR"/>
    </w:rPr>
  </w:style>
  <w:style w:type="paragraph" w:styleId="BalloonText">
    <w:name w:val="Balloon Text"/>
    <w:basedOn w:val="Normal"/>
    <w:link w:val="BalloonTextChar"/>
    <w:uiPriority w:val="99"/>
    <w:rsid w:val="00460B5A"/>
    <w:pPr>
      <w:bidi/>
      <w:spacing w:after="0" w:line="240" w:lineRule="auto"/>
    </w:pPr>
    <w:rPr>
      <w:rFonts w:ascii="Tahoma" w:hAnsi="Tahoma" w:cs="Tahoma"/>
      <w:sz w:val="16"/>
      <w:szCs w:val="16"/>
      <w:lang w:bidi="fa-IR"/>
    </w:rPr>
  </w:style>
  <w:style w:type="character" w:customStyle="1" w:styleId="BalloonTextChar1">
    <w:name w:val="Balloon Text Char1"/>
    <w:basedOn w:val="DefaultParagraphFont"/>
    <w:uiPriority w:val="99"/>
    <w:semiHidden/>
    <w:rsid w:val="00460B5A"/>
    <w:rPr>
      <w:rFonts w:ascii="Segoe UI" w:hAnsi="Segoe UI" w:cs="Segoe UI"/>
      <w:sz w:val="18"/>
      <w:szCs w:val="18"/>
    </w:rPr>
  </w:style>
  <w:style w:type="character" w:styleId="EndnoteReference">
    <w:name w:val="endnote reference"/>
    <w:uiPriority w:val="99"/>
    <w:rsid w:val="00460B5A"/>
    <w:rPr>
      <w:vertAlign w:val="superscript"/>
    </w:rPr>
  </w:style>
  <w:style w:type="character" w:styleId="LineNumber">
    <w:name w:val="line number"/>
    <w:uiPriority w:val="99"/>
    <w:rsid w:val="00460B5A"/>
  </w:style>
  <w:style w:type="paragraph" w:customStyle="1" w:styleId="2LOTUS">
    <w:name w:val="2 LOTUS"/>
    <w:basedOn w:val="Normal"/>
    <w:rsid w:val="00460B5A"/>
    <w:pPr>
      <w:bidi/>
      <w:spacing w:after="0" w:line="360" w:lineRule="auto"/>
      <w:jc w:val="lowKashida"/>
    </w:pPr>
    <w:rPr>
      <w:rFonts w:ascii="Zar" w:eastAsia="Times New Roman" w:hAnsi="Times New Roman" w:cs="Zar"/>
      <w:sz w:val="24"/>
      <w:szCs w:val="24"/>
    </w:rPr>
  </w:style>
  <w:style w:type="paragraph" w:customStyle="1" w:styleId="Default">
    <w:name w:val="Default"/>
    <w:rsid w:val="00460B5A"/>
    <w:pPr>
      <w:autoSpaceDE w:val="0"/>
      <w:autoSpaceDN w:val="0"/>
      <w:adjustRightInd w:val="0"/>
      <w:spacing w:after="0" w:line="240" w:lineRule="auto"/>
    </w:pPr>
    <w:rPr>
      <w:rFonts w:ascii="Persian" w:eastAsia="Times New Roman" w:hAnsi="Persian" w:cs="Persian"/>
      <w:color w:val="000000"/>
      <w:sz w:val="24"/>
      <w:szCs w:val="24"/>
    </w:rPr>
  </w:style>
  <w:style w:type="character" w:customStyle="1" w:styleId="FootnoteTextChar1">
    <w:name w:val="Footnote Text Char1"/>
    <w:uiPriority w:val="99"/>
    <w:semiHidden/>
    <w:rsid w:val="00460B5A"/>
  </w:style>
  <w:style w:type="character" w:customStyle="1" w:styleId="HeaderChar1">
    <w:name w:val="Header Char1"/>
    <w:uiPriority w:val="99"/>
    <w:semiHidden/>
    <w:rsid w:val="00460B5A"/>
    <w:rPr>
      <w:sz w:val="24"/>
      <w:szCs w:val="24"/>
    </w:rPr>
  </w:style>
  <w:style w:type="character" w:customStyle="1" w:styleId="FooterChar1">
    <w:name w:val="Footer Char1"/>
    <w:uiPriority w:val="99"/>
    <w:semiHidden/>
    <w:rsid w:val="00460B5A"/>
    <w:rPr>
      <w:sz w:val="24"/>
      <w:szCs w:val="24"/>
    </w:rPr>
  </w:style>
  <w:style w:type="numbering" w:customStyle="1" w:styleId="NoList2">
    <w:name w:val="No List2"/>
    <w:next w:val="NoList"/>
    <w:uiPriority w:val="99"/>
    <w:semiHidden/>
    <w:rsid w:val="00460B5A"/>
  </w:style>
  <w:style w:type="table" w:customStyle="1" w:styleId="TableGrid1">
    <w:name w:val="Table Grid1"/>
    <w:basedOn w:val="TableNormal"/>
    <w:next w:val="TableGrid"/>
    <w:uiPriority w:val="39"/>
    <w:rsid w:val="00460B5A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460B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460B5A"/>
    <w:rPr>
      <w:b/>
      <w:bCs/>
    </w:rPr>
  </w:style>
  <w:style w:type="numbering" w:customStyle="1" w:styleId="NoList3">
    <w:name w:val="No List3"/>
    <w:next w:val="NoList"/>
    <w:uiPriority w:val="99"/>
    <w:semiHidden/>
    <w:rsid w:val="00460B5A"/>
  </w:style>
  <w:style w:type="table" w:customStyle="1" w:styleId="TableGrid3">
    <w:name w:val="Table Grid3"/>
    <w:basedOn w:val="TableNormal"/>
    <w:next w:val="TableGrid"/>
    <w:rsid w:val="00460B5A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460B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andard">
    <w:name w:val="Standard"/>
    <w:link w:val="StandardChar"/>
    <w:rsid w:val="00460B5A"/>
    <w:pPr>
      <w:suppressAutoHyphens/>
      <w:autoSpaceDN w:val="0"/>
      <w:spacing w:after="0" w:line="240" w:lineRule="auto"/>
      <w:jc w:val="right"/>
      <w:textAlignment w:val="baseline"/>
    </w:pPr>
    <w:rPr>
      <w:rFonts w:ascii="Liberation Serif" w:eastAsia="Tahoma" w:hAnsi="Liberation Serif" w:cs="Tahoma"/>
      <w:kern w:val="3"/>
      <w:sz w:val="24"/>
      <w:szCs w:val="24"/>
      <w:lang w:eastAsia="zh-CN" w:bidi="fa-IR"/>
    </w:rPr>
  </w:style>
  <w:style w:type="character" w:customStyle="1" w:styleId="StandardChar">
    <w:name w:val="Standard Char"/>
    <w:basedOn w:val="DefaultParagraphFont"/>
    <w:link w:val="Standard"/>
    <w:rsid w:val="00460B5A"/>
    <w:rPr>
      <w:rFonts w:ascii="Liberation Serif" w:eastAsia="Tahoma" w:hAnsi="Liberation Serif" w:cs="Tahoma"/>
      <w:kern w:val="3"/>
      <w:sz w:val="24"/>
      <w:szCs w:val="24"/>
      <w:lang w:eastAsia="zh-CN" w:bidi="fa-IR"/>
    </w:rPr>
  </w:style>
  <w:style w:type="paragraph" w:styleId="Revision">
    <w:name w:val="Revision"/>
    <w:hidden/>
    <w:uiPriority w:val="99"/>
    <w:semiHidden/>
    <w:rsid w:val="00460B5A"/>
    <w:pPr>
      <w:spacing w:after="0" w:line="240" w:lineRule="auto"/>
    </w:pPr>
  </w:style>
  <w:style w:type="table" w:customStyle="1" w:styleId="TableGridLight1">
    <w:name w:val="Table Grid Light1"/>
    <w:basedOn w:val="TableNormal"/>
    <w:uiPriority w:val="40"/>
    <w:rsid w:val="00460B5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Light">
    <w:name w:val="Grid Table Light"/>
    <w:basedOn w:val="TableNormal"/>
    <w:uiPriority w:val="40"/>
    <w:rsid w:val="00460B5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460B5A"/>
    <w:pPr>
      <w:outlineLvl w:val="9"/>
    </w:pPr>
    <w:rPr>
      <w:rFonts w:ascii="B Nazanin" w:hAnsi="B Nazanin"/>
      <w:color w:val="000000" w:themeColor="text1"/>
      <w:sz w:val="24"/>
    </w:rPr>
  </w:style>
  <w:style w:type="paragraph" w:styleId="TOC1">
    <w:name w:val="toc 1"/>
    <w:basedOn w:val="Normal"/>
    <w:next w:val="Normal"/>
    <w:autoRedefine/>
    <w:uiPriority w:val="39"/>
    <w:unhideWhenUsed/>
    <w:rsid w:val="00460B5A"/>
    <w:pPr>
      <w:tabs>
        <w:tab w:val="right" w:leader="dot" w:pos="9350"/>
      </w:tabs>
      <w:bidi/>
      <w:spacing w:after="100"/>
      <w:jc w:val="both"/>
    </w:pPr>
    <w:rPr>
      <w:rFonts w:ascii="Times New Roman" w:eastAsia="Times New Roman" w:hAnsi="Times New Roman" w:cs="B Nazanin"/>
      <w:bCs/>
      <w:noProof/>
      <w:sz w:val="24"/>
      <w:szCs w:val="24"/>
      <w:lang w:bidi="fa-IR"/>
    </w:rPr>
  </w:style>
  <w:style w:type="paragraph" w:styleId="TOC2">
    <w:name w:val="toc 2"/>
    <w:basedOn w:val="Normal"/>
    <w:next w:val="Normal"/>
    <w:autoRedefine/>
    <w:uiPriority w:val="39"/>
    <w:unhideWhenUsed/>
    <w:rsid w:val="00460B5A"/>
    <w:pPr>
      <w:spacing w:after="100"/>
      <w:ind w:left="220"/>
    </w:pPr>
    <w:rPr>
      <w:rFonts w:eastAsiaTheme="minorEastAsia"/>
    </w:rPr>
  </w:style>
  <w:style w:type="paragraph" w:styleId="TOC3">
    <w:name w:val="toc 3"/>
    <w:basedOn w:val="Normal"/>
    <w:next w:val="Normal"/>
    <w:autoRedefine/>
    <w:uiPriority w:val="39"/>
    <w:unhideWhenUsed/>
    <w:rsid w:val="00460B5A"/>
    <w:pPr>
      <w:spacing w:after="100"/>
      <w:ind w:left="440"/>
    </w:pPr>
    <w:rPr>
      <w:rFonts w:eastAsiaTheme="minorEastAsia"/>
    </w:rPr>
  </w:style>
  <w:style w:type="paragraph" w:styleId="TOC4">
    <w:name w:val="toc 4"/>
    <w:basedOn w:val="Normal"/>
    <w:next w:val="Normal"/>
    <w:autoRedefine/>
    <w:uiPriority w:val="39"/>
    <w:unhideWhenUsed/>
    <w:rsid w:val="00460B5A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460B5A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460B5A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460B5A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460B5A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460B5A"/>
    <w:pPr>
      <w:spacing w:after="100"/>
      <w:ind w:left="1760"/>
    </w:pPr>
    <w:rPr>
      <w:rFonts w:eastAsiaTheme="minorEastAsia"/>
    </w:rPr>
  </w:style>
  <w:style w:type="paragraph" w:customStyle="1" w:styleId="Text">
    <w:name w:val="Text"/>
    <w:basedOn w:val="Normal"/>
    <w:link w:val="TextChar"/>
    <w:qFormat/>
    <w:rsid w:val="00460B5A"/>
    <w:pPr>
      <w:bidi/>
      <w:spacing w:after="0" w:line="240" w:lineRule="auto"/>
      <w:ind w:firstLine="284"/>
      <w:jc w:val="lowKashida"/>
    </w:pPr>
    <w:rPr>
      <w:rFonts w:ascii="Times New Roman" w:eastAsia="Times New Roman" w:hAnsi="Times New Roman" w:cs="Nazanin"/>
      <w:sz w:val="18"/>
      <w:lang w:val="x-none" w:eastAsia="x-none" w:bidi="fa-IR"/>
    </w:rPr>
  </w:style>
  <w:style w:type="character" w:customStyle="1" w:styleId="TextChar">
    <w:name w:val="Text Char"/>
    <w:link w:val="Text"/>
    <w:rsid w:val="00460B5A"/>
    <w:rPr>
      <w:rFonts w:ascii="Times New Roman" w:eastAsia="Times New Roman" w:hAnsi="Times New Roman" w:cs="Nazanin"/>
      <w:sz w:val="18"/>
      <w:lang w:val="x-none" w:eastAsia="x-none" w:bidi="fa-IR"/>
    </w:rPr>
  </w:style>
  <w:style w:type="paragraph" w:customStyle="1" w:styleId="a0">
    <w:name w:val="فهرست جداول"/>
    <w:basedOn w:val="Text"/>
    <w:link w:val="Char0"/>
    <w:rsid w:val="00460B5A"/>
    <w:pPr>
      <w:ind w:firstLine="0"/>
      <w:jc w:val="center"/>
    </w:pPr>
    <w:rPr>
      <w:rFonts w:ascii="B Lotus" w:hAnsi="B Lotus"/>
      <w:sz w:val="24"/>
    </w:rPr>
  </w:style>
  <w:style w:type="paragraph" w:customStyle="1" w:styleId="Heading0">
    <w:name w:val="Heading 0"/>
    <w:basedOn w:val="Heading1"/>
    <w:qFormat/>
    <w:rsid w:val="00460B5A"/>
    <w:pPr>
      <w:keepLines w:val="0"/>
      <w:bidi/>
      <w:spacing w:after="60" w:line="240" w:lineRule="auto"/>
      <w:jc w:val="both"/>
    </w:pPr>
    <w:rPr>
      <w:rFonts w:ascii="Times New Roman" w:eastAsia="Times New Roman" w:hAnsi="Times New Roman" w:cs="Nazanin"/>
      <w:b/>
      <w:bCs/>
      <w:color w:val="auto"/>
      <w:kern w:val="32"/>
      <w:sz w:val="20"/>
      <w:szCs w:val="24"/>
      <w:lang w:bidi="fa-IR"/>
    </w:rPr>
  </w:style>
  <w:style w:type="paragraph" w:customStyle="1" w:styleId="Author">
    <w:name w:val="Author"/>
    <w:basedOn w:val="Normal"/>
    <w:qFormat/>
    <w:rsid w:val="00460B5A"/>
    <w:pPr>
      <w:bidi/>
      <w:spacing w:after="0" w:line="240" w:lineRule="auto"/>
      <w:jc w:val="center"/>
    </w:pPr>
    <w:rPr>
      <w:rFonts w:ascii="Times New Roman" w:eastAsia="Times New Roman" w:hAnsi="Times New Roman" w:cs="B Nazanin"/>
      <w:sz w:val="18"/>
      <w:szCs w:val="24"/>
      <w:lang w:bidi="fa-IR"/>
    </w:rPr>
  </w:style>
  <w:style w:type="paragraph" w:customStyle="1" w:styleId="Abstract2">
    <w:name w:val="Abstract2"/>
    <w:basedOn w:val="Text"/>
    <w:qFormat/>
    <w:rsid w:val="00460B5A"/>
    <w:rPr>
      <w:b/>
      <w:bCs/>
    </w:rPr>
  </w:style>
  <w:style w:type="paragraph" w:customStyle="1" w:styleId="Abstract">
    <w:name w:val="Abstract"/>
    <w:basedOn w:val="a0"/>
    <w:qFormat/>
    <w:rsid w:val="00460B5A"/>
    <w:pPr>
      <w:spacing w:before="240" w:after="60"/>
    </w:pPr>
    <w:rPr>
      <w:rFonts w:cs="B Nazanin"/>
      <w:bCs/>
      <w:szCs w:val="20"/>
    </w:rPr>
  </w:style>
  <w:style w:type="paragraph" w:styleId="Title">
    <w:name w:val="Title"/>
    <w:basedOn w:val="Normal"/>
    <w:link w:val="TitleChar"/>
    <w:uiPriority w:val="10"/>
    <w:qFormat/>
    <w:rsid w:val="00460B5A"/>
    <w:pPr>
      <w:bidi/>
      <w:spacing w:before="480" w:after="60" w:line="240" w:lineRule="auto"/>
      <w:ind w:left="567" w:right="567"/>
      <w:jc w:val="center"/>
      <w:outlineLvl w:val="0"/>
    </w:pPr>
    <w:rPr>
      <w:rFonts w:ascii="Times New Roman" w:eastAsia="Times New Roman" w:hAnsi="Times New Roman" w:cs="B Nazanin"/>
      <w:b/>
      <w:bCs/>
      <w:kern w:val="28"/>
      <w:sz w:val="32"/>
      <w:szCs w:val="36"/>
      <w:lang w:bidi="fa-IR"/>
    </w:rPr>
  </w:style>
  <w:style w:type="character" w:customStyle="1" w:styleId="TitleChar">
    <w:name w:val="Title Char"/>
    <w:basedOn w:val="DefaultParagraphFont"/>
    <w:link w:val="Title"/>
    <w:uiPriority w:val="10"/>
    <w:rsid w:val="00460B5A"/>
    <w:rPr>
      <w:rFonts w:ascii="Times New Roman" w:eastAsia="Times New Roman" w:hAnsi="Times New Roman" w:cs="B Nazanin"/>
      <w:b/>
      <w:bCs/>
      <w:kern w:val="28"/>
      <w:sz w:val="32"/>
      <w:szCs w:val="36"/>
      <w:lang w:bidi="fa-IR"/>
    </w:rPr>
  </w:style>
  <w:style w:type="paragraph" w:customStyle="1" w:styleId="ENauthor">
    <w:name w:val="ENauthor"/>
    <w:basedOn w:val="Author"/>
    <w:rsid w:val="00460B5A"/>
    <w:pPr>
      <w:bidi w:val="0"/>
    </w:pPr>
  </w:style>
  <w:style w:type="paragraph" w:customStyle="1" w:styleId="ENtitle">
    <w:name w:val="ENtitle"/>
    <w:basedOn w:val="Title"/>
    <w:rsid w:val="00460B5A"/>
    <w:pPr>
      <w:bidi w:val="0"/>
    </w:pPr>
  </w:style>
  <w:style w:type="paragraph" w:customStyle="1" w:styleId="ENheading0">
    <w:name w:val="ENheading 0"/>
    <w:basedOn w:val="Heading0"/>
    <w:rsid w:val="00460B5A"/>
    <w:pPr>
      <w:bidi w:val="0"/>
    </w:pPr>
  </w:style>
  <w:style w:type="paragraph" w:customStyle="1" w:styleId="ENabstract">
    <w:name w:val="ENabstract"/>
    <w:basedOn w:val="Abstract"/>
    <w:rsid w:val="00460B5A"/>
    <w:pPr>
      <w:bidi w:val="0"/>
    </w:pPr>
  </w:style>
  <w:style w:type="paragraph" w:customStyle="1" w:styleId="ENabrstract2">
    <w:name w:val="ENabrstract2"/>
    <w:basedOn w:val="Abstract2"/>
    <w:rsid w:val="00460B5A"/>
    <w:pPr>
      <w:bidi w:val="0"/>
    </w:pPr>
  </w:style>
  <w:style w:type="paragraph" w:customStyle="1" w:styleId="BulletedText">
    <w:name w:val="Bulleted Text"/>
    <w:basedOn w:val="a0"/>
    <w:qFormat/>
    <w:rsid w:val="00460B5A"/>
    <w:pPr>
      <w:numPr>
        <w:numId w:val="8"/>
      </w:numPr>
      <w:tabs>
        <w:tab w:val="clear" w:pos="340"/>
        <w:tab w:val="num" w:pos="495"/>
      </w:tabs>
      <w:ind w:left="570" w:hanging="570"/>
    </w:pPr>
  </w:style>
  <w:style w:type="paragraph" w:customStyle="1" w:styleId="Figure">
    <w:name w:val="Figure"/>
    <w:basedOn w:val="Normal"/>
    <w:qFormat/>
    <w:rsid w:val="00460B5A"/>
    <w:pPr>
      <w:bidi/>
      <w:spacing w:after="0" w:line="360" w:lineRule="auto"/>
      <w:jc w:val="center"/>
    </w:pPr>
    <w:rPr>
      <w:rFonts w:ascii="B Lotus" w:eastAsia="Times New Roman" w:hAnsi="B Lotus" w:cs="Nazanin"/>
      <w:bCs/>
      <w:sz w:val="24"/>
      <w:szCs w:val="20"/>
      <w:lang w:bidi="fa-IR"/>
    </w:rPr>
  </w:style>
  <w:style w:type="paragraph" w:customStyle="1" w:styleId="Equation">
    <w:name w:val="Equation"/>
    <w:next w:val="Normal"/>
    <w:rsid w:val="00460B5A"/>
    <w:pPr>
      <w:spacing w:before="180" w:after="180" w:line="240" w:lineRule="auto"/>
      <w:ind w:left="170" w:hanging="170"/>
    </w:pPr>
    <w:rPr>
      <w:rFonts w:ascii="Times New Roman" w:eastAsia="Times New Roman" w:hAnsi="Times New Roman" w:cs="B Nazanin"/>
      <w:sz w:val="20"/>
      <w:szCs w:val="24"/>
    </w:rPr>
  </w:style>
  <w:style w:type="paragraph" w:customStyle="1" w:styleId="REF">
    <w:name w:val="REF"/>
    <w:basedOn w:val="Normal"/>
    <w:qFormat/>
    <w:rsid w:val="00460B5A"/>
    <w:pPr>
      <w:numPr>
        <w:numId w:val="9"/>
      </w:numPr>
      <w:bidi/>
      <w:spacing w:after="0" w:line="240" w:lineRule="auto"/>
      <w:jc w:val="both"/>
    </w:pPr>
    <w:rPr>
      <w:rFonts w:ascii="Times New Roman" w:eastAsia="Times New Roman" w:hAnsi="Times New Roman" w:cs="Nazanin"/>
      <w:sz w:val="16"/>
      <w:szCs w:val="20"/>
      <w:lang w:bidi="fa-IR"/>
    </w:rPr>
  </w:style>
  <w:style w:type="paragraph" w:customStyle="1" w:styleId="ENREF">
    <w:name w:val="EN_REF"/>
    <w:basedOn w:val="REF"/>
    <w:qFormat/>
    <w:rsid w:val="00460B5A"/>
    <w:pPr>
      <w:bidi w:val="0"/>
    </w:pPr>
    <w:rPr>
      <w:rFonts w:cs="B Nazanin"/>
    </w:rPr>
  </w:style>
  <w:style w:type="paragraph" w:customStyle="1" w:styleId="FigureText">
    <w:name w:val="Figure Text"/>
    <w:basedOn w:val="Normal"/>
    <w:rsid w:val="00460B5A"/>
    <w:pPr>
      <w:bidi/>
      <w:spacing w:after="0" w:line="240" w:lineRule="auto"/>
      <w:jc w:val="center"/>
    </w:pPr>
    <w:rPr>
      <w:rFonts w:ascii="Times New Roman" w:eastAsia="Times New Roman" w:hAnsi="Times New Roman" w:cs="Nazanin"/>
      <w:sz w:val="16"/>
      <w:szCs w:val="18"/>
      <w:lang w:bidi="fa-IR"/>
    </w:rPr>
  </w:style>
  <w:style w:type="character" w:styleId="PageNumber">
    <w:name w:val="page number"/>
    <w:basedOn w:val="DefaultParagraphFont"/>
    <w:uiPriority w:val="99"/>
    <w:rsid w:val="00460B5A"/>
  </w:style>
  <w:style w:type="paragraph" w:customStyle="1" w:styleId="Affiliation">
    <w:name w:val="Affiliation"/>
    <w:basedOn w:val="Normal"/>
    <w:rsid w:val="00460B5A"/>
    <w:pPr>
      <w:spacing w:after="0" w:line="240" w:lineRule="auto"/>
      <w:jc w:val="center"/>
    </w:pPr>
    <w:rPr>
      <w:rFonts w:ascii="Times New Roman" w:eastAsia="Times New Roman" w:hAnsi="Times New Roman" w:cs="Times New Roman"/>
      <w:sz w:val="20"/>
      <w:szCs w:val="24"/>
    </w:rPr>
  </w:style>
  <w:style w:type="paragraph" w:customStyle="1" w:styleId="Paragraph">
    <w:name w:val="Paragraph"/>
    <w:basedOn w:val="Normal"/>
    <w:autoRedefine/>
    <w:rsid w:val="00460B5A"/>
    <w:pPr>
      <w:widowControl w:val="0"/>
      <w:bidi/>
      <w:spacing w:before="120" w:after="120" w:line="240" w:lineRule="auto"/>
      <w:jc w:val="both"/>
    </w:pPr>
    <w:rPr>
      <w:rFonts w:ascii="Times New Roman" w:eastAsia="Times New Roman" w:hAnsi="Times New Roman" w:cs="B Nazanin"/>
      <w:sz w:val="24"/>
      <w:szCs w:val="24"/>
      <w:lang w:bidi="fa-IR"/>
    </w:rPr>
  </w:style>
  <w:style w:type="paragraph" w:customStyle="1" w:styleId="Heading">
    <w:name w:val="Heading"/>
    <w:basedOn w:val="Normal"/>
    <w:autoRedefine/>
    <w:rsid w:val="00460B5A"/>
    <w:pPr>
      <w:keepNext/>
      <w:bidi/>
      <w:spacing w:before="360" w:after="120" w:line="240" w:lineRule="auto"/>
    </w:pPr>
    <w:rPr>
      <w:rFonts w:ascii="Courier New" w:eastAsia="Times New Roman" w:hAnsi="Courier New" w:cs="Nazanin"/>
      <w:b/>
      <w:bCs/>
      <w:kern w:val="28"/>
      <w:sz w:val="24"/>
      <w:szCs w:val="24"/>
      <w:lang w:bidi="fa-IR"/>
    </w:rPr>
  </w:style>
  <w:style w:type="numbering" w:styleId="111111">
    <w:name w:val="Outline List 2"/>
    <w:basedOn w:val="NoList"/>
    <w:uiPriority w:val="99"/>
    <w:semiHidden/>
    <w:rsid w:val="00460B5A"/>
    <w:pPr>
      <w:numPr>
        <w:numId w:val="13"/>
      </w:numPr>
    </w:pPr>
  </w:style>
  <w:style w:type="paragraph" w:customStyle="1" w:styleId="FigurePosition">
    <w:name w:val="Figure Position"/>
    <w:basedOn w:val="Normal"/>
    <w:autoRedefine/>
    <w:rsid w:val="00460B5A"/>
    <w:pPr>
      <w:bidi/>
      <w:spacing w:after="0" w:line="240" w:lineRule="auto"/>
      <w:jc w:val="center"/>
    </w:pPr>
    <w:rPr>
      <w:rFonts w:ascii="Times New Roman" w:eastAsia="Times New Roman" w:hAnsi="Times New Roman" w:cs="Nazanin"/>
      <w:sz w:val="16"/>
      <w:szCs w:val="20"/>
      <w:lang w:bidi="fa-IR"/>
    </w:rPr>
  </w:style>
  <w:style w:type="paragraph" w:styleId="Date">
    <w:name w:val="Date"/>
    <w:basedOn w:val="Normal"/>
    <w:next w:val="Normal"/>
    <w:link w:val="DateChar"/>
    <w:uiPriority w:val="99"/>
    <w:semiHidden/>
    <w:rsid w:val="00460B5A"/>
    <w:pPr>
      <w:overflowPunct w:val="0"/>
      <w:autoSpaceDE w:val="0"/>
      <w:autoSpaceDN w:val="0"/>
      <w:bidi/>
      <w:adjustRightInd w:val="0"/>
      <w:spacing w:after="0" w:line="240" w:lineRule="auto"/>
      <w:jc w:val="both"/>
      <w:textAlignment w:val="baseline"/>
    </w:pPr>
    <w:rPr>
      <w:rFonts w:ascii="Times New Roman" w:eastAsia="Times New Roman" w:hAnsi="Times New Roman" w:cs="B Nazanin"/>
      <w:sz w:val="20"/>
      <w:szCs w:val="24"/>
    </w:rPr>
  </w:style>
  <w:style w:type="character" w:customStyle="1" w:styleId="DateChar">
    <w:name w:val="Date Char"/>
    <w:basedOn w:val="DefaultParagraphFont"/>
    <w:link w:val="Date"/>
    <w:uiPriority w:val="99"/>
    <w:semiHidden/>
    <w:rsid w:val="00460B5A"/>
    <w:rPr>
      <w:rFonts w:ascii="Times New Roman" w:eastAsia="Times New Roman" w:hAnsi="Times New Roman" w:cs="B Nazanin"/>
      <w:sz w:val="20"/>
      <w:szCs w:val="24"/>
    </w:rPr>
  </w:style>
  <w:style w:type="table" w:customStyle="1" w:styleId="PlainTable21">
    <w:name w:val="Plain Table 21"/>
    <w:basedOn w:val="TableNormal"/>
    <w:uiPriority w:val="42"/>
    <w:rsid w:val="00460B5A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customStyle="1" w:styleId="tlid-translation">
    <w:name w:val="tlid-translation"/>
    <w:basedOn w:val="DefaultParagraphFont"/>
    <w:rsid w:val="00460B5A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60B5A"/>
    <w:rPr>
      <w:color w:val="605E5C"/>
      <w:shd w:val="clear" w:color="auto" w:fill="E1DFDD"/>
    </w:rPr>
  </w:style>
  <w:style w:type="character" w:customStyle="1" w:styleId="EndnoteTextChar11">
    <w:name w:val="Endnote Text Char11"/>
    <w:basedOn w:val="DefaultParagraphFont"/>
    <w:uiPriority w:val="99"/>
    <w:semiHidden/>
    <w:rsid w:val="00460B5A"/>
    <w:rPr>
      <w:rFonts w:cs="Times New Roman"/>
      <w:noProof/>
      <w:sz w:val="20"/>
      <w:szCs w:val="20"/>
    </w:rPr>
  </w:style>
  <w:style w:type="character" w:customStyle="1" w:styleId="BalloonTextChar11">
    <w:name w:val="Balloon Text Char11"/>
    <w:basedOn w:val="DefaultParagraphFont"/>
    <w:uiPriority w:val="99"/>
    <w:semiHidden/>
    <w:rsid w:val="00460B5A"/>
    <w:rPr>
      <w:rFonts w:ascii="Segoe UI" w:hAnsi="Segoe UI" w:cs="Segoe UI"/>
      <w:noProof/>
      <w:sz w:val="18"/>
      <w:szCs w:val="18"/>
    </w:rPr>
  </w:style>
  <w:style w:type="table" w:customStyle="1" w:styleId="TableGrid5">
    <w:name w:val="Table Grid5"/>
    <w:basedOn w:val="TableNormal"/>
    <w:next w:val="TableGrid"/>
    <w:rsid w:val="00460B5A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next w:val="TableGrid"/>
    <w:rsid w:val="00460B5A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rsid w:val="00460B5A"/>
    <w:pPr>
      <w:bidi/>
      <w:spacing w:after="0" w:line="240" w:lineRule="auto"/>
    </w:pPr>
    <w:rPr>
      <w:rFonts w:ascii="Times New Roman" w:eastAsia="Times New Roman" w:hAnsi="Times New Roman" w:cs="Titr"/>
      <w:sz w:val="20"/>
      <w:szCs w:val="40"/>
    </w:rPr>
  </w:style>
  <w:style w:type="character" w:customStyle="1" w:styleId="BodyTextChar">
    <w:name w:val="Body Text Char"/>
    <w:basedOn w:val="DefaultParagraphFont"/>
    <w:link w:val="BodyText"/>
    <w:rsid w:val="00460B5A"/>
    <w:rPr>
      <w:rFonts w:ascii="Times New Roman" w:eastAsia="Times New Roman" w:hAnsi="Times New Roman" w:cs="Titr"/>
      <w:sz w:val="20"/>
      <w:szCs w:val="40"/>
    </w:rPr>
  </w:style>
  <w:style w:type="table" w:customStyle="1" w:styleId="TableGrid51">
    <w:name w:val="Table Grid51"/>
    <w:basedOn w:val="TableNormal"/>
    <w:next w:val="TableGrid"/>
    <w:uiPriority w:val="39"/>
    <w:rsid w:val="00460B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1111111">
    <w:name w:val="1 / 1.1 / 1.1.11"/>
    <w:basedOn w:val="NoList"/>
    <w:next w:val="111111"/>
    <w:uiPriority w:val="99"/>
    <w:semiHidden/>
    <w:rsid w:val="00460B5A"/>
  </w:style>
  <w:style w:type="character" w:styleId="Emphasis">
    <w:name w:val="Emphasis"/>
    <w:basedOn w:val="DefaultParagraphFont"/>
    <w:uiPriority w:val="20"/>
    <w:qFormat/>
    <w:rsid w:val="00460B5A"/>
    <w:rPr>
      <w:i/>
      <w:iCs/>
    </w:rPr>
  </w:style>
  <w:style w:type="character" w:styleId="SubtleEmphasis">
    <w:name w:val="Subtle Emphasis"/>
    <w:basedOn w:val="DefaultParagraphFont"/>
    <w:uiPriority w:val="19"/>
    <w:qFormat/>
    <w:rsid w:val="00460B5A"/>
    <w:rPr>
      <w:i/>
      <w:iCs/>
      <w:color w:val="404040" w:themeColor="text1" w:themeTint="BF"/>
    </w:rPr>
  </w:style>
  <w:style w:type="table" w:customStyle="1" w:styleId="TableGrid7">
    <w:name w:val="Table Grid7"/>
    <w:basedOn w:val="TableNormal"/>
    <w:next w:val="TableGrid"/>
    <w:uiPriority w:val="39"/>
    <w:rsid w:val="00460B5A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31">
    <w:name w:val="fontstyle31"/>
    <w:basedOn w:val="DefaultParagraphFont"/>
    <w:rsid w:val="00460B5A"/>
    <w:rPr>
      <w:rFonts w:cs="B Nazanin" w:hint="cs"/>
      <w:b/>
      <w:bCs/>
      <w:i w:val="0"/>
      <w:iCs w:val="0"/>
      <w:color w:val="000000"/>
      <w:sz w:val="32"/>
      <w:szCs w:val="32"/>
    </w:rPr>
  </w:style>
  <w:style w:type="character" w:customStyle="1" w:styleId="fontstyle41">
    <w:name w:val="fontstyle41"/>
    <w:basedOn w:val="DefaultParagraphFont"/>
    <w:rsid w:val="00460B5A"/>
    <w:rPr>
      <w:rFonts w:cs="B Nazanin" w:hint="cs"/>
      <w:b/>
      <w:bCs/>
      <w:i w:val="0"/>
      <w:iCs w:val="0"/>
      <w:color w:val="000000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460B5A"/>
    <w:rPr>
      <w:color w:val="605E5C"/>
      <w:shd w:val="clear" w:color="auto" w:fill="E1DFDD"/>
    </w:rPr>
  </w:style>
  <w:style w:type="table" w:styleId="PlainTable3">
    <w:name w:val="Plain Table 3"/>
    <w:basedOn w:val="TableNormal"/>
    <w:uiPriority w:val="43"/>
    <w:rsid w:val="00460B5A"/>
    <w:pPr>
      <w:spacing w:after="0" w:line="240" w:lineRule="auto"/>
    </w:pPr>
    <w:rPr>
      <w:kern w:val="2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a1">
    <w:name w:val="جداول"/>
    <w:basedOn w:val="a0"/>
    <w:link w:val="Char1"/>
    <w:rsid w:val="00460B5A"/>
    <w:pPr>
      <w:framePr w:hSpace="180" w:wrap="around" w:vAnchor="text" w:hAnchor="margin" w:xAlign="center" w:y="59"/>
    </w:pPr>
    <w:rPr>
      <w:b/>
      <w:bCs/>
      <w:szCs w:val="24"/>
    </w:rPr>
  </w:style>
  <w:style w:type="character" w:customStyle="1" w:styleId="Char0">
    <w:name w:val="فهرست جداول Char"/>
    <w:basedOn w:val="TextChar"/>
    <w:link w:val="a0"/>
    <w:rsid w:val="00460B5A"/>
    <w:rPr>
      <w:rFonts w:ascii="B Lotus" w:eastAsia="Times New Roman" w:hAnsi="B Lotus" w:cs="Nazanin"/>
      <w:sz w:val="24"/>
      <w:lang w:val="x-none" w:eastAsia="x-none" w:bidi="fa-IR"/>
    </w:rPr>
  </w:style>
  <w:style w:type="character" w:customStyle="1" w:styleId="Char1">
    <w:name w:val="جداول Char"/>
    <w:basedOn w:val="Char0"/>
    <w:link w:val="a1"/>
    <w:rsid w:val="00460B5A"/>
    <w:rPr>
      <w:rFonts w:ascii="B Lotus" w:eastAsia="Times New Roman" w:hAnsi="B Lotus" w:cs="Nazanin"/>
      <w:b/>
      <w:bCs/>
      <w:sz w:val="24"/>
      <w:szCs w:val="24"/>
      <w:lang w:val="x-none" w:eastAsia="x-none" w:bidi="fa-IR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460B5A"/>
    <w:pPr>
      <w:spacing w:after="0"/>
    </w:pPr>
  </w:style>
  <w:style w:type="paragraph" w:customStyle="1" w:styleId="a2">
    <w:name w:val="جدول"/>
    <w:basedOn w:val="Normal"/>
    <w:link w:val="Char2"/>
    <w:qFormat/>
    <w:rsid w:val="00460B5A"/>
    <w:pPr>
      <w:spacing w:line="240" w:lineRule="auto"/>
      <w:jc w:val="center"/>
    </w:pPr>
    <w:rPr>
      <w:rFonts w:ascii="B Lotus" w:hAnsi="B Lotus"/>
      <w:sz w:val="24"/>
    </w:rPr>
  </w:style>
  <w:style w:type="character" w:customStyle="1" w:styleId="Char2">
    <w:name w:val="جدول Char"/>
    <w:basedOn w:val="DefaultParagraphFont"/>
    <w:link w:val="a2"/>
    <w:rsid w:val="00460B5A"/>
    <w:rPr>
      <w:rFonts w:ascii="B Lotus" w:hAnsi="B Lotu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24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2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3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27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75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E29DB7-0A02-4D0E-9135-4C3446AAF9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3618</Words>
  <Characters>20625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velayatipour</dc:creator>
  <cp:keywords/>
  <dc:description/>
  <cp:lastModifiedBy>mojtaba</cp:lastModifiedBy>
  <cp:revision>3</cp:revision>
  <cp:lastPrinted>2021-10-26T14:38:00Z</cp:lastPrinted>
  <dcterms:created xsi:type="dcterms:W3CDTF">2023-02-06T08:22:00Z</dcterms:created>
  <dcterms:modified xsi:type="dcterms:W3CDTF">2023-02-06T0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S1.#E1)</vt:lpwstr>
  </property>
</Properties>
</file>